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760EB" w14:textId="301E343B" w:rsidR="004017F4" w:rsidRPr="00045C93" w:rsidRDefault="008378C8" w:rsidP="00896A48">
      <w:pPr>
        <w:pStyle w:val="Heading1"/>
        <w:spacing w:line="360" w:lineRule="auto"/>
        <w:jc w:val="center"/>
        <w:rPr>
          <w:rFonts w:ascii="Times New Roman" w:hAnsi="Times New Roman" w:cs="Times New Roman"/>
          <w:b/>
          <w:bCs/>
          <w:color w:val="auto"/>
          <w:sz w:val="28"/>
          <w:szCs w:val="28"/>
        </w:rPr>
      </w:pPr>
      <w:r w:rsidRPr="00045C93">
        <w:rPr>
          <w:rFonts w:ascii="Times New Roman" w:hAnsi="Times New Roman" w:cs="Times New Roman"/>
          <w:b/>
          <w:bCs/>
          <w:color w:val="auto"/>
          <w:sz w:val="28"/>
          <w:szCs w:val="28"/>
        </w:rPr>
        <w:t>BAB II</w:t>
      </w:r>
    </w:p>
    <w:p w14:paraId="11C697AC" w14:textId="61A96F99" w:rsidR="008378C8" w:rsidRPr="00045C93" w:rsidRDefault="008378C8" w:rsidP="00601568">
      <w:pPr>
        <w:pStyle w:val="Heading2"/>
        <w:numPr>
          <w:ilvl w:val="0"/>
          <w:numId w:val="1"/>
        </w:numPr>
        <w:spacing w:line="360" w:lineRule="auto"/>
        <w:ind w:left="360"/>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Tinjauan Penelitian</w:t>
      </w:r>
    </w:p>
    <w:p w14:paraId="3C2B3BC4" w14:textId="5B1BB71E" w:rsidR="00BE5F68" w:rsidRPr="00045C93" w:rsidRDefault="00BE5F68" w:rsidP="007536A2">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57389B4" w14:textId="2E71E382" w:rsidR="000355EC" w:rsidRPr="00AF6B29" w:rsidRDefault="00BE5F68" w:rsidP="007536A2">
      <w:pPr>
        <w:pStyle w:val="ListParagraph"/>
        <w:numPr>
          <w:ilvl w:val="0"/>
          <w:numId w:val="2"/>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Perancangan Sistem Informasi Rekam Medis Pasien Pada Klinik Setia Budi Karya Cikarang</w:t>
      </w:r>
      <w:r w:rsidRPr="00045C93">
        <w:rPr>
          <w:rFonts w:ascii="Times New Roman" w:hAnsi="Times New Roman" w:cs="Times New Roman"/>
          <w:sz w:val="24"/>
          <w:szCs w:val="24"/>
        </w:rPr>
        <w:fldChar w:fldCharType="begin" w:fldLock="1"/>
      </w:r>
      <w:r w:rsidR="00657310" w:rsidRPr="00045C93">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w:t>
      </w:r>
      <w:r w:rsidRPr="00045C93">
        <w:rPr>
          <w:rFonts w:ascii="Times New Roman" w:hAnsi="Times New Roman" w:cs="Times New Roman"/>
          <w:sz w:val="24"/>
          <w:szCs w:val="24"/>
        </w:rPr>
        <w:fldChar w:fldCharType="end"/>
      </w:r>
    </w:p>
    <w:p w14:paraId="48EBD997" w14:textId="2657BC32" w:rsidR="000355EC" w:rsidRPr="00045C93" w:rsidRDefault="000355EC" w:rsidP="007536A2">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0EDB9E03" w14:textId="1673F8ED" w:rsidR="000355EC" w:rsidRPr="00045C93" w:rsidRDefault="000355EC" w:rsidP="007536A2">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 xml:space="preserve">Metode yang dilakukan untuk membangun sistem informasi pengobatan pasien yaitu dengan menggunakan metode </w:t>
      </w:r>
      <w:r w:rsidRPr="00045C93">
        <w:rPr>
          <w:rFonts w:ascii="Times New Roman" w:hAnsi="Times New Roman" w:cs="Times New Roman"/>
          <w:i/>
          <w:iCs/>
          <w:sz w:val="24"/>
          <w:szCs w:val="24"/>
        </w:rPr>
        <w:t>prototype</w:t>
      </w:r>
      <w:r w:rsidRPr="00045C93">
        <w:rPr>
          <w:rFonts w:ascii="Times New Roman" w:hAnsi="Times New Roman" w:cs="Times New Roman"/>
          <w:sz w:val="24"/>
          <w:szCs w:val="24"/>
        </w:rPr>
        <w:t xml:space="preserve"> dan perancangan dilakukan dengan membuat </w:t>
      </w:r>
      <w:r w:rsidRPr="00045C93">
        <w:rPr>
          <w:rFonts w:ascii="Times New Roman" w:hAnsi="Times New Roman" w:cs="Times New Roman"/>
          <w:i/>
          <w:iCs/>
          <w:sz w:val="24"/>
          <w:szCs w:val="24"/>
        </w:rPr>
        <w:t>flowmap</w:t>
      </w:r>
      <w:r w:rsidRPr="00045C93">
        <w:rPr>
          <w:rFonts w:ascii="Times New Roman" w:hAnsi="Times New Roman" w:cs="Times New Roman"/>
          <w:sz w:val="24"/>
          <w:szCs w:val="24"/>
        </w:rPr>
        <w:t xml:space="preserve">, data </w:t>
      </w:r>
      <w:r w:rsidRPr="00045C93">
        <w:rPr>
          <w:rFonts w:ascii="Times New Roman" w:hAnsi="Times New Roman" w:cs="Times New Roman"/>
          <w:i/>
          <w:iCs/>
          <w:sz w:val="24"/>
          <w:szCs w:val="24"/>
        </w:rPr>
        <w:t>flow diagram</w:t>
      </w:r>
      <w:r w:rsidRPr="00045C93">
        <w:rPr>
          <w:rFonts w:ascii="Times New Roman" w:hAnsi="Times New Roman" w:cs="Times New Roman"/>
          <w:sz w:val="24"/>
          <w:szCs w:val="24"/>
        </w:rPr>
        <w:t xml:space="preserve"> (DFD), sedangkan permodelan data digambarkan dengan ERD.</w:t>
      </w:r>
    </w:p>
    <w:p w14:paraId="7A2167B2" w14:textId="07E765C0" w:rsidR="00896A48" w:rsidRPr="00045C93" w:rsidRDefault="00896A48" w:rsidP="007536A2">
      <w:pPr>
        <w:pStyle w:val="ListParagraph"/>
        <w:spacing w:line="360" w:lineRule="auto"/>
        <w:ind w:left="0" w:firstLine="436"/>
        <w:jc w:val="both"/>
        <w:rPr>
          <w:rFonts w:ascii="Times New Roman" w:hAnsi="Times New Roman" w:cs="Times New Roman"/>
          <w:sz w:val="24"/>
          <w:szCs w:val="24"/>
        </w:rPr>
      </w:pPr>
      <w:r w:rsidRPr="00045C93">
        <w:rPr>
          <w:rFonts w:ascii="Times New Roman" w:hAnsi="Times New Roman" w:cs="Times New Roman"/>
          <w:sz w:val="24"/>
          <w:szCs w:val="24"/>
        </w:rPr>
        <w:t>Perbedaan antara Jurnal tersebut dengan pene</w:t>
      </w:r>
      <w:r w:rsidR="007336AB" w:rsidRPr="00045C93">
        <w:rPr>
          <w:rFonts w:ascii="Times New Roman" w:hAnsi="Times New Roman" w:cs="Times New Roman"/>
          <w:sz w:val="24"/>
          <w:szCs w:val="24"/>
        </w:rPr>
        <w:t>li</w:t>
      </w:r>
      <w:r w:rsidRPr="00045C93">
        <w:rPr>
          <w:rFonts w:ascii="Times New Roman" w:hAnsi="Times New Roman" w:cs="Times New Roman"/>
          <w:sz w:val="24"/>
          <w:szCs w:val="24"/>
        </w:rPr>
        <w:t xml:space="preserve">tian ini adalah Penggunaan pemodelan yaitu jurnal ini menggunakan Struktural sedangkan penulis menggunakan </w:t>
      </w:r>
      <w:r w:rsidRPr="00045C93">
        <w:rPr>
          <w:rFonts w:ascii="Times New Roman" w:hAnsi="Times New Roman" w:cs="Times New Roman"/>
          <w:i/>
          <w:iCs/>
          <w:sz w:val="24"/>
          <w:szCs w:val="24"/>
        </w:rPr>
        <w:t>Object oriented.</w:t>
      </w:r>
      <w:r w:rsidR="00987DDC" w:rsidRPr="00045C93">
        <w:rPr>
          <w:rFonts w:ascii="Times New Roman" w:hAnsi="Times New Roman" w:cs="Times New Roman"/>
          <w:i/>
          <w:iCs/>
          <w:sz w:val="24"/>
          <w:szCs w:val="24"/>
        </w:rPr>
        <w:t xml:space="preserve"> </w:t>
      </w:r>
      <w:r w:rsidR="00987DDC" w:rsidRPr="00045C93">
        <w:rPr>
          <w:rFonts w:ascii="Times New Roman" w:hAnsi="Times New Roman" w:cs="Times New Roman"/>
          <w:sz w:val="24"/>
          <w:szCs w:val="24"/>
        </w:rPr>
        <w:t>Serta perbedaan objek tempat penelitian.</w:t>
      </w:r>
    </w:p>
    <w:p w14:paraId="250F9970" w14:textId="77777777" w:rsidR="000355EC" w:rsidRPr="00045C93" w:rsidRDefault="000355EC" w:rsidP="007536A2">
      <w:pPr>
        <w:pStyle w:val="ListParagraph"/>
        <w:spacing w:line="360" w:lineRule="auto"/>
        <w:ind w:left="0" w:hanging="284"/>
        <w:rPr>
          <w:rFonts w:ascii="Times New Roman" w:hAnsi="Times New Roman" w:cs="Times New Roman"/>
          <w:sz w:val="24"/>
          <w:szCs w:val="24"/>
        </w:rPr>
      </w:pPr>
    </w:p>
    <w:p w14:paraId="5F027598" w14:textId="3588269B" w:rsidR="00721811" w:rsidRPr="00AF6B29" w:rsidRDefault="00F53DD0" w:rsidP="007536A2">
      <w:pPr>
        <w:pStyle w:val="ListParagraph"/>
        <w:numPr>
          <w:ilvl w:val="0"/>
          <w:numId w:val="2"/>
        </w:numPr>
        <w:spacing w:line="360" w:lineRule="auto"/>
        <w:ind w:left="426" w:hanging="426"/>
        <w:rPr>
          <w:rFonts w:ascii="Times New Roman" w:hAnsi="Times New Roman" w:cs="Times New Roman"/>
          <w:sz w:val="24"/>
          <w:szCs w:val="24"/>
        </w:rPr>
      </w:pPr>
      <w:r w:rsidRPr="00045C93">
        <w:rPr>
          <w:rFonts w:ascii="Times New Roman" w:hAnsi="Times New Roman" w:cs="Times New Roman"/>
          <w:sz w:val="24"/>
          <w:szCs w:val="24"/>
        </w:rPr>
        <w:t xml:space="preserve">Sistem Informasi Rekam Medis Berbasis Web Pada Puskesmas Rasau Jaya Pontianak Menggunakan </w:t>
      </w:r>
      <w:r w:rsidRPr="00045C93">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5.6</w:t>
      </w:r>
      <w:r w:rsidRPr="00045C93">
        <w:rPr>
          <w:rFonts w:ascii="Times New Roman" w:hAnsi="Times New Roman" w:cs="Times New Roman"/>
          <w:sz w:val="24"/>
          <w:szCs w:val="24"/>
        </w:rPr>
        <w:fldChar w:fldCharType="begin" w:fldLock="1"/>
      </w:r>
      <w:r w:rsidR="00BB62F6" w:rsidRPr="00045C93">
        <w:rPr>
          <w:rFonts w:ascii="Times New Roman" w:hAnsi="Times New Roman" w:cs="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2]</w:t>
      </w:r>
      <w:r w:rsidRPr="00045C93">
        <w:rPr>
          <w:rFonts w:ascii="Times New Roman" w:hAnsi="Times New Roman" w:cs="Times New Roman"/>
          <w:sz w:val="24"/>
          <w:szCs w:val="24"/>
        </w:rPr>
        <w:fldChar w:fldCharType="end"/>
      </w:r>
    </w:p>
    <w:p w14:paraId="3F6D2C57" w14:textId="0A5CBC66" w:rsidR="000355EC" w:rsidRPr="00AF6B29" w:rsidRDefault="002F45F8" w:rsidP="007536A2">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5.6, menjelaskan bahwa Aplikasi perancangan sistem informasi pasien rawat jalan ini merupakan sebuah aplikasi yang bermanfaat dalam media informasi sebagai bentuk perkembangan teknologi dan informasi. Selain itu, aplikasi ini mampu mempermudah dan</w:t>
      </w:r>
      <w:r w:rsidR="007536A2">
        <w:rPr>
          <w:rFonts w:ascii="Times New Roman" w:hAnsi="Times New Roman" w:cs="Times New Roman"/>
          <w:sz w:val="24"/>
          <w:szCs w:val="24"/>
        </w:rPr>
        <w:t xml:space="preserve"> </w:t>
      </w:r>
      <w:r w:rsidRPr="00AF6B29">
        <w:rPr>
          <w:rFonts w:ascii="Times New Roman" w:hAnsi="Times New Roman" w:cs="Times New Roman"/>
          <w:sz w:val="24"/>
          <w:szCs w:val="24"/>
        </w:rPr>
        <w:t xml:space="preserve">mempercepat tugas admin, </w:t>
      </w:r>
      <w:r w:rsidRPr="00AF6B29">
        <w:rPr>
          <w:rFonts w:ascii="Times New Roman" w:hAnsi="Times New Roman" w:cs="Times New Roman"/>
          <w:sz w:val="24"/>
          <w:szCs w:val="24"/>
        </w:rPr>
        <w:lastRenderedPageBreak/>
        <w:t>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1A8F14FB" w14:textId="7630C15D" w:rsidR="002F45F8" w:rsidRPr="00045C93" w:rsidRDefault="002F45F8" w:rsidP="00AF6B29">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 xml:space="preserve">Pengembangan aplikasi secara terstruktur dengan menggunakan metode </w:t>
      </w:r>
      <w:r w:rsidRPr="00045C93">
        <w:rPr>
          <w:rFonts w:ascii="Times New Roman" w:hAnsi="Times New Roman" w:cs="Times New Roman"/>
          <w:i/>
          <w:iCs/>
          <w:sz w:val="24"/>
          <w:szCs w:val="24"/>
        </w:rPr>
        <w:t>Waterfall</w:t>
      </w:r>
      <w:r w:rsidRPr="00045C93">
        <w:rPr>
          <w:rFonts w:ascii="Times New Roman" w:hAnsi="Times New Roman" w:cs="Times New Roman"/>
          <w:sz w:val="24"/>
          <w:szCs w:val="24"/>
        </w:rPr>
        <w:t xml:space="preserve"> pada tahapan </w:t>
      </w:r>
      <w:r w:rsidRPr="00045C93">
        <w:rPr>
          <w:rFonts w:ascii="Times New Roman" w:hAnsi="Times New Roman" w:cs="Times New Roman"/>
          <w:i/>
          <w:iCs/>
          <w:sz w:val="24"/>
          <w:szCs w:val="24"/>
        </w:rPr>
        <w:t>Software Development Life Cycle</w:t>
      </w:r>
      <w:r w:rsidRPr="00045C93">
        <w:rPr>
          <w:rFonts w:ascii="Times New Roman" w:hAnsi="Times New Roman" w:cs="Times New Roman"/>
          <w:sz w:val="24"/>
          <w:szCs w:val="24"/>
        </w:rPr>
        <w:t xml:space="preserve"> (SDLC) meliputi: analisis, perancangan, pembuatan kode, pengujian, implementasi dan perawatan.</w:t>
      </w:r>
    </w:p>
    <w:p w14:paraId="4776F1DD" w14:textId="6305BCD0" w:rsidR="002F45F8" w:rsidRPr="00045C93" w:rsidRDefault="002F45F8" w:rsidP="00AF6B29">
      <w:pPr>
        <w:pStyle w:val="ListParagraph"/>
        <w:spacing w:line="360" w:lineRule="auto"/>
        <w:ind w:left="0" w:firstLine="294"/>
        <w:jc w:val="both"/>
        <w:rPr>
          <w:rFonts w:ascii="Times New Roman" w:hAnsi="Times New Roman" w:cs="Times New Roman"/>
          <w:sz w:val="24"/>
          <w:szCs w:val="24"/>
        </w:rPr>
      </w:pPr>
      <w:r w:rsidRPr="00045C93">
        <w:rPr>
          <w:rFonts w:ascii="Times New Roman" w:hAnsi="Times New Roman" w:cs="Times New Roman"/>
          <w:sz w:val="24"/>
          <w:szCs w:val="24"/>
        </w:rPr>
        <w:t>Perbedaan antara Jurnal tersebut dengan pene</w:t>
      </w:r>
      <w:r w:rsidR="007336AB" w:rsidRPr="00045C93">
        <w:rPr>
          <w:rFonts w:ascii="Times New Roman" w:hAnsi="Times New Roman" w:cs="Times New Roman"/>
          <w:sz w:val="24"/>
          <w:szCs w:val="24"/>
        </w:rPr>
        <w:t>li</w:t>
      </w:r>
      <w:r w:rsidRPr="00045C93">
        <w:rPr>
          <w:rFonts w:ascii="Times New Roman" w:hAnsi="Times New Roman" w:cs="Times New Roman"/>
          <w:sz w:val="24"/>
          <w:szCs w:val="24"/>
        </w:rPr>
        <w:t>tian ini adalah Penggunaan pemodelan</w:t>
      </w:r>
      <w:r w:rsidRPr="00045C93">
        <w:rPr>
          <w:rFonts w:ascii="Times New Roman" w:hAnsi="Times New Roman" w:cs="Times New Roman"/>
          <w:i/>
          <w:iCs/>
          <w:sz w:val="24"/>
          <w:szCs w:val="24"/>
        </w:rPr>
        <w:t xml:space="preserve">. </w:t>
      </w:r>
      <w:r w:rsidRPr="00045C93">
        <w:rPr>
          <w:rFonts w:ascii="Times New Roman" w:hAnsi="Times New Roman" w:cs="Times New Roman"/>
          <w:sz w:val="24"/>
          <w:szCs w:val="24"/>
        </w:rPr>
        <w:t>Serta perbedaan objek tempat penelitian</w:t>
      </w:r>
    </w:p>
    <w:p w14:paraId="76C36CF9" w14:textId="77777777" w:rsidR="002F45F8" w:rsidRPr="00045C93" w:rsidRDefault="002F45F8" w:rsidP="002F45F8">
      <w:pPr>
        <w:pStyle w:val="ListParagraph"/>
        <w:spacing w:line="360" w:lineRule="auto"/>
        <w:ind w:left="426" w:firstLine="294"/>
        <w:jc w:val="both"/>
        <w:rPr>
          <w:rFonts w:ascii="Times New Roman" w:hAnsi="Times New Roman" w:cs="Times New Roman"/>
          <w:sz w:val="24"/>
          <w:szCs w:val="24"/>
        </w:rPr>
      </w:pPr>
    </w:p>
    <w:p w14:paraId="0A4BB141" w14:textId="438BD368" w:rsidR="002F45F8" w:rsidRPr="00AF6B29" w:rsidRDefault="00BB62F6" w:rsidP="00AF6B29">
      <w:pPr>
        <w:pStyle w:val="ListParagraph"/>
        <w:numPr>
          <w:ilvl w:val="0"/>
          <w:numId w:val="2"/>
        </w:numPr>
        <w:spacing w:line="360" w:lineRule="auto"/>
        <w:ind w:left="426" w:hanging="426"/>
        <w:rPr>
          <w:rFonts w:ascii="Times New Roman" w:hAnsi="Times New Roman" w:cs="Times New Roman"/>
          <w:sz w:val="24"/>
          <w:szCs w:val="24"/>
        </w:rPr>
      </w:pPr>
      <w:r w:rsidRPr="00045C93">
        <w:rPr>
          <w:rFonts w:ascii="Times New Roman" w:hAnsi="Times New Roman" w:cs="Times New Roman"/>
          <w:sz w:val="24"/>
          <w:szCs w:val="24"/>
        </w:rPr>
        <w:t>Perancangan Sistem Informasi Rekam Medis Pasien Rawat Jalan Berbasis Web Di Klinik Sehat Margasari Bandung</w:t>
      </w:r>
      <w:r w:rsidRPr="00045C93">
        <w:rPr>
          <w:rFonts w:ascii="Times New Roman" w:hAnsi="Times New Roman" w:cs="Times New Roman"/>
          <w:sz w:val="24"/>
          <w:szCs w:val="24"/>
        </w:rPr>
        <w:fldChar w:fldCharType="begin" w:fldLock="1"/>
      </w:r>
      <w:r w:rsidR="00B16707" w:rsidRPr="00045C93">
        <w:rPr>
          <w:rFonts w:ascii="Times New Roman" w:hAnsi="Times New Roman" w:cs="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3]</w:t>
      </w:r>
      <w:r w:rsidRPr="00045C93">
        <w:rPr>
          <w:rFonts w:ascii="Times New Roman" w:hAnsi="Times New Roman" w:cs="Times New Roman"/>
          <w:sz w:val="24"/>
          <w:szCs w:val="24"/>
        </w:rPr>
        <w:fldChar w:fldCharType="end"/>
      </w:r>
    </w:p>
    <w:p w14:paraId="3F628635" w14:textId="663A1438" w:rsidR="002F45F8" w:rsidRPr="00AF6B29" w:rsidRDefault="00AF6B29"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F45F8" w:rsidRPr="00AF6B29">
        <w:rPr>
          <w:rFonts w:ascii="Times New Roman" w:hAnsi="Times New Roman" w:cs="Times New Roman"/>
          <w:sz w:val="24"/>
          <w:szCs w:val="24"/>
        </w:rPr>
        <w:t>Berdasarkan penelitian yang dilakukan oleh Johni S Pasaribu pada Klinik</w:t>
      </w:r>
      <w:r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 xml:space="preserve">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5BFF4F58" w14:textId="5D26A792" w:rsidR="002F45F8" w:rsidRPr="00AF6B29" w:rsidRDefault="00AF6B29"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F45F8" w:rsidRPr="00AF6B29">
        <w:rPr>
          <w:rFonts w:ascii="Times New Roman" w:hAnsi="Times New Roman" w:cs="Times New Roman"/>
          <w:sz w:val="24"/>
          <w:szCs w:val="24"/>
        </w:rPr>
        <w:t xml:space="preserve">Metode pendekatan yang di gunakan adalah </w:t>
      </w:r>
      <w:r w:rsidR="002F45F8" w:rsidRPr="00AF6B29">
        <w:rPr>
          <w:rFonts w:ascii="Times New Roman" w:hAnsi="Times New Roman" w:cs="Times New Roman"/>
          <w:i/>
          <w:iCs/>
          <w:sz w:val="24"/>
          <w:szCs w:val="24"/>
        </w:rPr>
        <w:t>Relational Unified Process</w:t>
      </w:r>
      <w:r w:rsidR="002F45F8" w:rsidRPr="00AF6B29">
        <w:rPr>
          <w:rFonts w:ascii="Times New Roman" w:hAnsi="Times New Roman" w:cs="Times New Roman"/>
          <w:sz w:val="24"/>
          <w:szCs w:val="24"/>
        </w:rPr>
        <w:t xml:space="preserve"> (RUP) adalah pendekatan perangkat lunak yang dilakukan berulang- ulang</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fokus pada arsitektur</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lebih diarahkan berdasarkan penggunaan kasus</w:t>
      </w:r>
      <w:r w:rsidR="00FE1C4A" w:rsidRPr="00AF6B29">
        <w:rPr>
          <w:rFonts w:ascii="Times New Roman" w:hAnsi="Times New Roman" w:cs="Times New Roman"/>
          <w:sz w:val="24"/>
          <w:szCs w:val="24"/>
        </w:rPr>
        <w:t xml:space="preserve">. </w:t>
      </w:r>
      <w:r w:rsidR="002F45F8" w:rsidRPr="00AF6B29">
        <w:rPr>
          <w:rFonts w:ascii="Times New Roman" w:hAnsi="Times New Roman" w:cs="Times New Roman"/>
          <w:sz w:val="24"/>
          <w:szCs w:val="24"/>
        </w:rPr>
        <w:t>RUP merupakan proses rekayasa perangkat lunak dengan pendefinisian yang lebih baik dan penstrukturan yang baik</w:t>
      </w:r>
    </w:p>
    <w:p w14:paraId="4C18C539" w14:textId="2EF77637" w:rsidR="00721811" w:rsidRPr="00AF6B29" w:rsidRDefault="00AF6B29"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21811" w:rsidRPr="00AF6B29">
        <w:rPr>
          <w:rFonts w:ascii="Times New Roman" w:hAnsi="Times New Roman" w:cs="Times New Roman"/>
          <w:sz w:val="24"/>
          <w:szCs w:val="24"/>
        </w:rPr>
        <w:t>Perbedaan antara Jurnal tersebut dengan pene</w:t>
      </w:r>
      <w:r w:rsidR="007336AB" w:rsidRPr="00AF6B29">
        <w:rPr>
          <w:rFonts w:ascii="Times New Roman" w:hAnsi="Times New Roman" w:cs="Times New Roman"/>
          <w:sz w:val="24"/>
          <w:szCs w:val="24"/>
        </w:rPr>
        <w:t>li</w:t>
      </w:r>
      <w:r w:rsidR="00721811" w:rsidRPr="00AF6B29">
        <w:rPr>
          <w:rFonts w:ascii="Times New Roman" w:hAnsi="Times New Roman" w:cs="Times New Roman"/>
          <w:sz w:val="24"/>
          <w:szCs w:val="24"/>
        </w:rPr>
        <w:t xml:space="preserve">tian ini adalah Penggunaan </w:t>
      </w:r>
      <w:r w:rsidR="00721811" w:rsidRPr="00AF6B29">
        <w:rPr>
          <w:rFonts w:ascii="Times New Roman" w:hAnsi="Times New Roman" w:cs="Times New Roman"/>
          <w:i/>
          <w:iCs/>
          <w:sz w:val="24"/>
          <w:szCs w:val="24"/>
        </w:rPr>
        <w:t>Framework</w:t>
      </w:r>
      <w:r w:rsidR="00721811" w:rsidRPr="00AF6B29">
        <w:rPr>
          <w:rFonts w:ascii="Times New Roman" w:hAnsi="Times New Roman" w:cs="Times New Roman"/>
          <w:sz w:val="24"/>
          <w:szCs w:val="24"/>
        </w:rPr>
        <w:t xml:space="preserve"> yang berbeda. Serta perbedaan objek tempat penelitian.</w:t>
      </w:r>
    </w:p>
    <w:p w14:paraId="6D9ED933" w14:textId="77777777" w:rsidR="00721811" w:rsidRPr="00045C93" w:rsidRDefault="00721811" w:rsidP="002F45F8">
      <w:pPr>
        <w:pStyle w:val="ListParagraph"/>
        <w:spacing w:line="360" w:lineRule="auto"/>
        <w:ind w:left="426" w:firstLine="294"/>
        <w:jc w:val="both"/>
        <w:rPr>
          <w:rFonts w:ascii="Times New Roman" w:hAnsi="Times New Roman" w:cs="Times New Roman"/>
          <w:sz w:val="24"/>
          <w:szCs w:val="24"/>
        </w:rPr>
      </w:pPr>
    </w:p>
    <w:p w14:paraId="1E46F7DD" w14:textId="29CB2DEA" w:rsidR="00FE418B" w:rsidRDefault="008378C8" w:rsidP="00601568">
      <w:pPr>
        <w:pStyle w:val="Heading2"/>
        <w:numPr>
          <w:ilvl w:val="0"/>
          <w:numId w:val="1"/>
        </w:numPr>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lastRenderedPageBreak/>
        <w:t>Landasan Teori</w:t>
      </w:r>
    </w:p>
    <w:p w14:paraId="72AD3F6C" w14:textId="77777777" w:rsidR="00601568" w:rsidRPr="00601568" w:rsidRDefault="00601568" w:rsidP="00601568"/>
    <w:p w14:paraId="10FE55E2" w14:textId="77777777" w:rsidR="001D0B1E" w:rsidRPr="00045C93" w:rsidRDefault="00FE418B" w:rsidP="00601568">
      <w:pPr>
        <w:pStyle w:val="ListParagraph"/>
        <w:numPr>
          <w:ilvl w:val="0"/>
          <w:numId w:val="4"/>
        </w:numPr>
        <w:ind w:left="284" w:hanging="284"/>
        <w:rPr>
          <w:rFonts w:ascii="Times New Roman" w:hAnsi="Times New Roman" w:cs="Times New Roman"/>
          <w:sz w:val="24"/>
          <w:szCs w:val="24"/>
        </w:rPr>
      </w:pPr>
      <w:r w:rsidRPr="00045C93">
        <w:rPr>
          <w:rFonts w:ascii="Times New Roman" w:hAnsi="Times New Roman" w:cs="Times New Roman"/>
          <w:sz w:val="24"/>
          <w:szCs w:val="24"/>
        </w:rPr>
        <w:t>Sistem Informasi</w:t>
      </w:r>
    </w:p>
    <w:p w14:paraId="785BB858" w14:textId="6B9536F1" w:rsidR="00FE418B" w:rsidRPr="00045C93" w:rsidRDefault="006F3A9D"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w:t>
      </w:r>
      <w:r w:rsidR="001D0B1E" w:rsidRPr="00045C93">
        <w:rPr>
          <w:rFonts w:ascii="Times New Roman" w:hAnsi="Times New Roman" w:cs="Times New Roman"/>
          <w:sz w:val="24"/>
          <w:szCs w:val="24"/>
        </w:rPr>
        <w:t xml:space="preserve">Sistem informasi adalah suatu rangkaian sistem yang dikelompokan dalam suatu organisasi yang terdiri dari sekumpulan komponen baik yang berbasis </w:t>
      </w:r>
      <w:r w:rsidR="00DD5226">
        <w:rPr>
          <w:rFonts w:ascii="Times New Roman" w:hAnsi="Times New Roman" w:cs="Times New Roman"/>
          <w:sz w:val="24"/>
          <w:szCs w:val="24"/>
        </w:rPr>
        <w:t>komputer</w:t>
      </w:r>
      <w:r w:rsidR="001D0B1E"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001D0B1E" w:rsidRPr="00045C93">
        <w:rPr>
          <w:rFonts w:ascii="Times New Roman" w:hAnsi="Times New Roman" w:cs="Times New Roman"/>
          <w:sz w:val="24"/>
          <w:szCs w:val="24"/>
        </w:rPr>
        <w:fldChar w:fldCharType="begin" w:fldLock="1"/>
      </w:r>
      <w:r w:rsidR="001D0B1E"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sidRPr="00045C93">
        <w:rPr>
          <w:rFonts w:ascii="Times New Roman" w:hAnsi="Times New Roman" w:cs="Times New Roman"/>
          <w:sz w:val="24"/>
          <w:szCs w:val="24"/>
        </w:rPr>
        <w:fldChar w:fldCharType="separate"/>
      </w:r>
      <w:r w:rsidR="001D0B1E" w:rsidRPr="00045C93">
        <w:rPr>
          <w:rFonts w:ascii="Times New Roman" w:hAnsi="Times New Roman" w:cs="Times New Roman"/>
          <w:noProof/>
          <w:sz w:val="24"/>
          <w:szCs w:val="24"/>
        </w:rPr>
        <w:t>[4]</w:t>
      </w:r>
      <w:r w:rsidR="001D0B1E" w:rsidRPr="00045C93">
        <w:rPr>
          <w:rFonts w:ascii="Times New Roman" w:hAnsi="Times New Roman" w:cs="Times New Roman"/>
          <w:sz w:val="24"/>
          <w:szCs w:val="24"/>
        </w:rPr>
        <w:fldChar w:fldCharType="end"/>
      </w:r>
    </w:p>
    <w:p w14:paraId="721A6B62" w14:textId="2ACB73E5" w:rsidR="006F3A9D" w:rsidRPr="00045C93" w:rsidRDefault="006F3A9D"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diart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sebaga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suatu</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alat</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untuk</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sidR="00DD5226">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infromasi</w:t>
      </w:r>
      <w:r w:rsidR="00DD5226">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w:t>
      </w:r>
      <w:r w:rsidR="00351395" w:rsidRPr="00045C93">
        <w:rPr>
          <w:rFonts w:ascii="Times New Roman" w:hAnsi="Times New Roman" w:cs="Times New Roman"/>
          <w:sz w:val="24"/>
          <w:szCs w:val="24"/>
        </w:rPr>
        <w:t xml:space="preserve"> </w:t>
      </w:r>
      <w:r w:rsidRPr="00045C93">
        <w:rPr>
          <w:rFonts w:ascii="Times New Roman" w:hAnsi="Times New Roman" w:cs="Times New Roman"/>
          <w:sz w:val="24"/>
          <w:szCs w:val="24"/>
        </w:rPr>
        <w:t>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414E64"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33F1DA45" w14:textId="562AEB7E" w:rsidR="00FE418B" w:rsidRPr="00045C93" w:rsidRDefault="006F3A9D" w:rsidP="00245CE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r w:rsidR="00F90E02" w:rsidRPr="00045C93">
        <w:rPr>
          <w:rFonts w:ascii="Times New Roman" w:hAnsi="Times New Roman" w:cs="Times New Roman"/>
          <w:sz w:val="24"/>
          <w:szCs w:val="24"/>
        </w:rPr>
        <w:t>.</w:t>
      </w:r>
    </w:p>
    <w:p w14:paraId="7C2AA096" w14:textId="71BBFE0E" w:rsidR="00FE418B" w:rsidRPr="00045C93" w:rsidRDefault="00FE418B" w:rsidP="00601568">
      <w:pPr>
        <w:pStyle w:val="ListParagraph"/>
        <w:numPr>
          <w:ilvl w:val="0"/>
          <w:numId w:val="4"/>
        </w:numPr>
        <w:ind w:left="284" w:hanging="284"/>
        <w:rPr>
          <w:rFonts w:ascii="Times New Roman" w:hAnsi="Times New Roman" w:cs="Times New Roman"/>
          <w:sz w:val="24"/>
          <w:szCs w:val="24"/>
        </w:rPr>
      </w:pPr>
      <w:r w:rsidRPr="00045C93">
        <w:rPr>
          <w:rFonts w:ascii="Times New Roman" w:hAnsi="Times New Roman" w:cs="Times New Roman"/>
          <w:sz w:val="24"/>
          <w:szCs w:val="24"/>
        </w:rPr>
        <w:t>Rekam Medis</w:t>
      </w:r>
    </w:p>
    <w:p w14:paraId="14366F2B" w14:textId="718AC8C6" w:rsidR="00414E64" w:rsidRPr="00045C93" w:rsidRDefault="00414E64"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E271D8"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3EF24578" w14:textId="328321DA" w:rsidR="00414E64" w:rsidRPr="00045C93" w:rsidRDefault="00414E64"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gigi, dan atau tenaga kesehatan tertentu, laporan hasil pemeriksaan penunjang, </w:t>
      </w:r>
      <w:r w:rsidRPr="00045C93">
        <w:rPr>
          <w:rFonts w:ascii="Times New Roman" w:hAnsi="Times New Roman" w:cs="Times New Roman"/>
          <w:sz w:val="24"/>
          <w:szCs w:val="24"/>
        </w:rPr>
        <w:lastRenderedPageBreak/>
        <w:t>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692EA337" w14:textId="1E94657C" w:rsidR="00414E64" w:rsidRPr="00045C93" w:rsidRDefault="00414E64"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sidR="004C2856">
        <w:rPr>
          <w:rFonts w:ascii="Times New Roman" w:hAnsi="Times New Roman" w:cs="Times New Roman"/>
          <w:sz w:val="24"/>
          <w:szCs w:val="24"/>
        </w:rPr>
        <w:t>r</w:t>
      </w:r>
      <w:r w:rsidRPr="00045C93">
        <w:rPr>
          <w:rFonts w:ascii="Times New Roman" w:hAnsi="Times New Roman" w:cs="Times New Roman"/>
          <w:sz w:val="24"/>
          <w:szCs w:val="24"/>
        </w:rPr>
        <w:t xml:space="preserve">ekam </w:t>
      </w:r>
      <w:r w:rsidR="004C2856">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r w:rsidR="006678DB" w:rsidRPr="00045C93">
        <w:rPr>
          <w:rFonts w:ascii="Times New Roman" w:hAnsi="Times New Roman" w:cs="Times New Roman"/>
          <w:sz w:val="24"/>
          <w:szCs w:val="24"/>
        </w:rPr>
        <w:t>.</w:t>
      </w:r>
    </w:p>
    <w:p w14:paraId="0A5FA21E" w14:textId="099B791B" w:rsidR="00FE418B" w:rsidRPr="00045C93" w:rsidRDefault="001D0B1E" w:rsidP="00601568">
      <w:pPr>
        <w:pStyle w:val="ListParagraph"/>
        <w:numPr>
          <w:ilvl w:val="0"/>
          <w:numId w:val="4"/>
        </w:numPr>
        <w:ind w:left="284" w:hanging="284"/>
        <w:rPr>
          <w:rFonts w:ascii="Times New Roman" w:hAnsi="Times New Roman" w:cs="Times New Roman"/>
          <w:i/>
          <w:iCs/>
          <w:sz w:val="24"/>
          <w:szCs w:val="24"/>
        </w:rPr>
      </w:pPr>
      <w:r w:rsidRPr="00045C93">
        <w:rPr>
          <w:rFonts w:ascii="Times New Roman" w:hAnsi="Times New Roman" w:cs="Times New Roman"/>
          <w:i/>
          <w:iCs/>
          <w:sz w:val="24"/>
          <w:szCs w:val="24"/>
        </w:rPr>
        <w:t>Website</w:t>
      </w:r>
    </w:p>
    <w:p w14:paraId="1B5A597C" w14:textId="06111D5C" w:rsidR="00FE418B" w:rsidRPr="00045C93" w:rsidRDefault="001206E5" w:rsidP="00E66815">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w:t>
      </w:r>
      <w:r w:rsidR="001D0B1E" w:rsidRPr="00045C93">
        <w:rPr>
          <w:rFonts w:ascii="Times New Roman" w:hAnsi="Times New Roman" w:cs="Times New Roman"/>
          <w:i/>
          <w:iCs/>
          <w:sz w:val="24"/>
          <w:szCs w:val="24"/>
        </w:rPr>
        <w:t>ebsite</w:t>
      </w:r>
      <w:r w:rsidR="001D0B1E"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001D0B1E" w:rsidRPr="00045C93">
        <w:rPr>
          <w:rFonts w:ascii="Times New Roman" w:hAnsi="Times New Roman" w:cs="Times New Roman"/>
          <w:sz w:val="24"/>
          <w:szCs w:val="24"/>
        </w:rPr>
        <w:fldChar w:fldCharType="begin" w:fldLock="1"/>
      </w:r>
      <w:r w:rsidR="006F3A9D"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sidRPr="00045C93">
        <w:rPr>
          <w:rFonts w:ascii="Times New Roman" w:hAnsi="Times New Roman" w:cs="Times New Roman"/>
          <w:sz w:val="24"/>
          <w:szCs w:val="24"/>
        </w:rPr>
        <w:fldChar w:fldCharType="separate"/>
      </w:r>
      <w:r w:rsidR="001D0B1E" w:rsidRPr="00045C93">
        <w:rPr>
          <w:rFonts w:ascii="Times New Roman" w:hAnsi="Times New Roman" w:cs="Times New Roman"/>
          <w:noProof/>
          <w:sz w:val="24"/>
          <w:szCs w:val="24"/>
        </w:rPr>
        <w:t>[4]</w:t>
      </w:r>
      <w:r w:rsidR="001D0B1E" w:rsidRPr="00045C93">
        <w:rPr>
          <w:rFonts w:ascii="Times New Roman" w:hAnsi="Times New Roman" w:cs="Times New Roman"/>
          <w:sz w:val="24"/>
          <w:szCs w:val="24"/>
        </w:rPr>
        <w:fldChar w:fldCharType="end"/>
      </w:r>
    </w:p>
    <w:p w14:paraId="6D427A77" w14:textId="45D06AA1" w:rsidR="006B746B" w:rsidRPr="00045C93" w:rsidRDefault="009E52C8" w:rsidP="000037A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w:t>
      </w:r>
      <w:r w:rsidR="000037A7" w:rsidRPr="00045C93">
        <w:rPr>
          <w:rFonts w:ascii="Times New Roman" w:hAnsi="Times New Roman" w:cs="Times New Roman"/>
          <w:sz w:val="24"/>
          <w:szCs w:val="24"/>
        </w:rPr>
        <w:t>Menurut</w:t>
      </w:r>
      <w:r w:rsidR="006B746B" w:rsidRPr="00045C93">
        <w:rPr>
          <w:rFonts w:ascii="Times New Roman" w:hAnsi="Times New Roman" w:cs="Times New Roman"/>
          <w:sz w:val="24"/>
          <w:szCs w:val="24"/>
        </w:rPr>
        <w:t xml:space="preserve"> </w:t>
      </w:r>
      <w:r w:rsidR="000037A7" w:rsidRPr="00045C93">
        <w:rPr>
          <w:rFonts w:ascii="Times New Roman" w:hAnsi="Times New Roman" w:cs="Times New Roman"/>
          <w:sz w:val="24"/>
          <w:szCs w:val="24"/>
        </w:rPr>
        <w:t>A Yudi Permana</w:t>
      </w:r>
      <w:r w:rsidR="006B746B" w:rsidRPr="00045C93">
        <w:rPr>
          <w:rFonts w:ascii="Times New Roman" w:hAnsi="Times New Roman" w:cs="Times New Roman"/>
          <w:sz w:val="24"/>
          <w:szCs w:val="24"/>
        </w:rPr>
        <w:t xml:space="preserve"> </w:t>
      </w:r>
      <w:r w:rsidR="000037A7" w:rsidRPr="00045C93">
        <w:rPr>
          <w:rFonts w:ascii="Times New Roman" w:hAnsi="Times New Roman" w:cs="Times New Roman"/>
          <w:sz w:val="24"/>
          <w:szCs w:val="24"/>
        </w:rPr>
        <w:t>Website adalah suatu halaman yang memuat situs situs web page yang berada diinternet yang berfungsi sebagai media penyimpanan informasi, komunikasi atau interaksi</w:t>
      </w:r>
      <w:r w:rsidR="006B746B" w:rsidRPr="00045C93">
        <w:rPr>
          <w:rFonts w:ascii="Times New Roman" w:hAnsi="Times New Roman" w:cs="Times New Roman"/>
          <w:sz w:val="24"/>
          <w:szCs w:val="24"/>
        </w:rPr>
        <w:t>.</w:t>
      </w:r>
      <w:r w:rsidR="000037A7" w:rsidRPr="00045C93">
        <w:rPr>
          <w:rFonts w:ascii="Times New Roman" w:hAnsi="Times New Roman" w:cs="Times New Roman"/>
          <w:sz w:val="24"/>
          <w:szCs w:val="24"/>
        </w:rPr>
        <w:fldChar w:fldCharType="begin" w:fldLock="1"/>
      </w:r>
      <w:r w:rsidR="00373D3F"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0037A7" w:rsidRPr="00045C93">
        <w:rPr>
          <w:rFonts w:ascii="Times New Roman" w:hAnsi="Times New Roman" w:cs="Times New Roman"/>
          <w:sz w:val="24"/>
          <w:szCs w:val="24"/>
        </w:rPr>
        <w:fldChar w:fldCharType="separate"/>
      </w:r>
      <w:r w:rsidR="000037A7" w:rsidRPr="00045C93">
        <w:rPr>
          <w:rFonts w:ascii="Times New Roman" w:hAnsi="Times New Roman" w:cs="Times New Roman"/>
          <w:noProof/>
          <w:sz w:val="24"/>
          <w:szCs w:val="24"/>
        </w:rPr>
        <w:t>[6]</w:t>
      </w:r>
      <w:r w:rsidR="000037A7" w:rsidRPr="00045C93">
        <w:rPr>
          <w:rFonts w:ascii="Times New Roman" w:hAnsi="Times New Roman" w:cs="Times New Roman"/>
          <w:sz w:val="24"/>
          <w:szCs w:val="24"/>
        </w:rPr>
        <w:fldChar w:fldCharType="end"/>
      </w:r>
    </w:p>
    <w:p w14:paraId="18B42B80" w14:textId="7ED95D16" w:rsidR="00E271D8" w:rsidRPr="00045C93" w:rsidRDefault="0008209A" w:rsidP="004C2856">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004C2856" w:rsidRPr="004C2856">
        <w:rPr>
          <w:rFonts w:ascii="Times New Roman" w:hAnsi="Times New Roman" w:cs="Times New Roman"/>
          <w:i/>
          <w:iCs/>
          <w:sz w:val="24"/>
          <w:szCs w:val="24"/>
        </w:rPr>
        <w:t>w</w:t>
      </w:r>
      <w:r w:rsidRPr="004C2856">
        <w:rPr>
          <w:rFonts w:ascii="Times New Roman" w:hAnsi="Times New Roman" w:cs="Times New Roman"/>
          <w:i/>
          <w:iCs/>
          <w:sz w:val="24"/>
          <w:szCs w:val="24"/>
        </w:rPr>
        <w:t xml:space="preserve">ebsite </w:t>
      </w:r>
      <w:r w:rsidRPr="00045C93">
        <w:rPr>
          <w:rFonts w:ascii="Times New Roman" w:hAnsi="Times New Roman" w:cs="Times New Roman"/>
          <w:sz w:val="24"/>
          <w:szCs w:val="24"/>
        </w:rPr>
        <w:t xml:space="preserve">adalah </w:t>
      </w:r>
      <w:r w:rsidR="004C2856">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w:t>
      </w:r>
      <w:r w:rsidR="000037A7" w:rsidRPr="00045C93">
        <w:rPr>
          <w:rFonts w:ascii="Times New Roman" w:hAnsi="Times New Roman" w:cs="Times New Roman"/>
          <w:sz w:val="24"/>
          <w:szCs w:val="24"/>
        </w:rPr>
        <w:t xml:space="preserve"> yang berfungsi sebagai media penyimpanan informasi, komunikasi atau interaksi</w:t>
      </w:r>
      <w:r w:rsidR="004C2856">
        <w:rPr>
          <w:rFonts w:ascii="Times New Roman" w:hAnsi="Times New Roman" w:cs="Times New Roman"/>
          <w:sz w:val="24"/>
          <w:szCs w:val="24"/>
        </w:rPr>
        <w:t>.</w:t>
      </w:r>
    </w:p>
    <w:p w14:paraId="247DB212" w14:textId="3942D3F7" w:rsidR="00573691" w:rsidRPr="004C2856" w:rsidRDefault="00573691" w:rsidP="00601568">
      <w:pPr>
        <w:pStyle w:val="ListParagraph"/>
        <w:numPr>
          <w:ilvl w:val="0"/>
          <w:numId w:val="4"/>
        </w:numPr>
        <w:spacing w:line="360" w:lineRule="auto"/>
        <w:ind w:left="284" w:hanging="284"/>
        <w:jc w:val="both"/>
        <w:rPr>
          <w:rFonts w:ascii="Times New Roman" w:hAnsi="Times New Roman" w:cs="Times New Roman"/>
          <w:i/>
          <w:iCs/>
          <w:sz w:val="24"/>
          <w:szCs w:val="24"/>
        </w:rPr>
      </w:pPr>
      <w:r w:rsidRPr="004C2856">
        <w:rPr>
          <w:rFonts w:ascii="Times New Roman" w:hAnsi="Times New Roman" w:cs="Times New Roman"/>
          <w:i/>
          <w:iCs/>
          <w:sz w:val="24"/>
          <w:szCs w:val="24"/>
        </w:rPr>
        <w:t>Flow Chart</w:t>
      </w:r>
    </w:p>
    <w:p w14:paraId="524F2D24" w14:textId="27308AB9" w:rsidR="00573691" w:rsidRPr="00045C93" w:rsidRDefault="0057369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bagan yang menunjukkan arus pekerjaan secara keseluruhan dari sistem. Bagan ini menjelaskan urutan- urutan dari prosedur-prosedur yang ada didalam sistem, bagan </w:t>
      </w:r>
      <w:r w:rsidRPr="00045C93">
        <w:rPr>
          <w:rFonts w:ascii="Times New Roman" w:hAnsi="Times New Roman" w:cs="Times New Roman"/>
          <w:sz w:val="24"/>
          <w:szCs w:val="24"/>
        </w:rPr>
        <w:lastRenderedPageBreak/>
        <w:t>alir sistem menunjukan apa yang dikerjakan di sistem, bagan alir sistem digambar dengan menggunakan simbol-simbol</w:t>
      </w:r>
      <w:r w:rsidR="00054204"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054204"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7]</w:t>
      </w:r>
      <w:r w:rsidR="00054204" w:rsidRPr="00045C93">
        <w:rPr>
          <w:rFonts w:ascii="Times New Roman" w:hAnsi="Times New Roman" w:cs="Times New Roman"/>
          <w:sz w:val="24"/>
          <w:szCs w:val="24"/>
        </w:rPr>
        <w:fldChar w:fldCharType="end"/>
      </w:r>
    </w:p>
    <w:p w14:paraId="6ECC8792" w14:textId="605C4D4E" w:rsidR="00074B00" w:rsidRPr="00045C93" w:rsidRDefault="00074B00" w:rsidP="00DD5226">
      <w:pPr>
        <w:spacing w:line="360" w:lineRule="auto"/>
        <w:ind w:firstLine="360"/>
        <w:jc w:val="center"/>
        <w:rPr>
          <w:rFonts w:ascii="Times New Roman" w:hAnsi="Times New Roman" w:cs="Times New Roman"/>
          <w:sz w:val="24"/>
          <w:szCs w:val="24"/>
        </w:rPr>
      </w:pPr>
      <w:r w:rsidRPr="005761D6">
        <w:rPr>
          <w:rFonts w:ascii="Times New Roman" w:hAnsi="Times New Roman" w:cs="Times New Roman"/>
          <w:b/>
          <w:bCs/>
          <w:sz w:val="24"/>
          <w:szCs w:val="24"/>
        </w:rPr>
        <w:t>Tabel</w:t>
      </w:r>
      <w:r w:rsidR="00DD5226" w:rsidRPr="005761D6">
        <w:rPr>
          <w:rFonts w:ascii="Times New Roman" w:hAnsi="Times New Roman" w:cs="Times New Roman"/>
          <w:b/>
          <w:bCs/>
          <w:sz w:val="24"/>
          <w:szCs w:val="24"/>
        </w:rPr>
        <w:t xml:space="preserve"> 2.1</w:t>
      </w:r>
      <w:r w:rsidRPr="00045C93">
        <w:rPr>
          <w:rFonts w:ascii="Times New Roman" w:hAnsi="Times New Roman" w:cs="Times New Roman"/>
          <w:sz w:val="24"/>
          <w:szCs w:val="24"/>
        </w:rPr>
        <w:t xml:space="preserve"> Simbol Bagan alir sistem</w:t>
      </w:r>
    </w:p>
    <w:tbl>
      <w:tblPr>
        <w:tblStyle w:val="TableGrid"/>
        <w:tblW w:w="0" w:type="auto"/>
        <w:tblLook w:val="04A0" w:firstRow="1" w:lastRow="0" w:firstColumn="1" w:lastColumn="0" w:noHBand="0" w:noVBand="1"/>
      </w:tblPr>
      <w:tblGrid>
        <w:gridCol w:w="2642"/>
        <w:gridCol w:w="1889"/>
        <w:gridCol w:w="3397"/>
      </w:tblGrid>
      <w:tr w:rsidR="00074B00" w:rsidRPr="00045C93" w14:paraId="3CFE65B5" w14:textId="77777777" w:rsidTr="00B569EF">
        <w:tc>
          <w:tcPr>
            <w:tcW w:w="2642" w:type="dxa"/>
          </w:tcPr>
          <w:p w14:paraId="640DA2F9" w14:textId="34C80319" w:rsidR="00074B00" w:rsidRPr="00045C93" w:rsidRDefault="00074B00"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7A321C45" w14:textId="3702600A" w:rsidR="00074B00" w:rsidRPr="00045C93" w:rsidRDefault="00074B00"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6F737FE5" w14:textId="6D765D1F" w:rsidR="00074B00" w:rsidRPr="00045C93" w:rsidRDefault="00074B00"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074B00" w:rsidRPr="00045C93" w14:paraId="742D641B" w14:textId="77777777" w:rsidTr="00B569EF">
        <w:trPr>
          <w:trHeight w:val="1024"/>
        </w:trPr>
        <w:tc>
          <w:tcPr>
            <w:tcW w:w="2642" w:type="dxa"/>
            <w:vAlign w:val="center"/>
          </w:tcPr>
          <w:p w14:paraId="0690B1CA" w14:textId="5851AA4E" w:rsidR="00074B00" w:rsidRPr="00045C93" w:rsidRDefault="00074B00"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79D54EB" wp14:editId="10FA61EF">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78014E79" w14:textId="44F9B3ED"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652C6BB8" w14:textId="25066D64"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074B00" w:rsidRPr="00045C93" w14:paraId="58F4C3DC" w14:textId="77777777" w:rsidTr="00B569EF">
        <w:trPr>
          <w:trHeight w:val="982"/>
        </w:trPr>
        <w:tc>
          <w:tcPr>
            <w:tcW w:w="2642" w:type="dxa"/>
            <w:vAlign w:val="center"/>
          </w:tcPr>
          <w:p w14:paraId="0C666017" w14:textId="23A866DC" w:rsidR="00074B00" w:rsidRPr="00045C93" w:rsidRDefault="00074B00"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55B5E82D" wp14:editId="30223E24">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4E8104A2" w14:textId="019F79CF"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469B901F" w14:textId="73DDC9AA"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074B00" w:rsidRPr="00045C93" w14:paraId="3D86A793" w14:textId="77777777" w:rsidTr="00B569EF">
        <w:tc>
          <w:tcPr>
            <w:tcW w:w="2642" w:type="dxa"/>
            <w:vAlign w:val="center"/>
          </w:tcPr>
          <w:p w14:paraId="410ABD84" w14:textId="52469C44" w:rsidR="00074B00" w:rsidRPr="00045C93" w:rsidRDefault="00074B00"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FEF2EE0" wp14:editId="7CE1B4E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4154EB0" w14:textId="23D442B5"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507898B1" w14:textId="2407EBB7"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074B00" w:rsidRPr="00045C93" w14:paraId="4E5D2E0C" w14:textId="77777777" w:rsidTr="00B569EF">
        <w:trPr>
          <w:trHeight w:val="922"/>
        </w:trPr>
        <w:tc>
          <w:tcPr>
            <w:tcW w:w="2642" w:type="dxa"/>
            <w:vAlign w:val="center"/>
          </w:tcPr>
          <w:p w14:paraId="71D7941B" w14:textId="674EA542" w:rsidR="00074B00" w:rsidRPr="00045C93" w:rsidRDefault="00074B00"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357AF09" wp14:editId="5A08540F">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659CA9D" w14:textId="28D9D8FB"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6DBEDE25" w14:textId="25E54602"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074B00" w:rsidRPr="00045C93" w14:paraId="5DA727E5" w14:textId="77777777" w:rsidTr="00B569EF">
        <w:trPr>
          <w:trHeight w:val="1134"/>
        </w:trPr>
        <w:tc>
          <w:tcPr>
            <w:tcW w:w="2642" w:type="dxa"/>
            <w:vAlign w:val="center"/>
          </w:tcPr>
          <w:p w14:paraId="67BC5EE5" w14:textId="3DE2AFF5" w:rsidR="00074B00" w:rsidRPr="00045C93" w:rsidRDefault="00074B00"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F3EFC5" wp14:editId="5744AF1A">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40915D8B" w14:textId="6DDB9AA1"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23BE7BFC" w14:textId="37570B6B"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074B00" w:rsidRPr="00045C93" w14:paraId="3BD9F3B3" w14:textId="77777777" w:rsidTr="00B569EF">
        <w:trPr>
          <w:trHeight w:val="1006"/>
        </w:trPr>
        <w:tc>
          <w:tcPr>
            <w:tcW w:w="2642" w:type="dxa"/>
            <w:vAlign w:val="center"/>
          </w:tcPr>
          <w:p w14:paraId="018D44E7" w14:textId="43E6D497" w:rsidR="00074B00" w:rsidRPr="00045C93" w:rsidRDefault="00074B00"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48CEA0C8" wp14:editId="209CB336">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2398F390" w14:textId="24653F04"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3DC4A425" w14:textId="7CCD903A"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074B00" w:rsidRPr="00045C93" w14:paraId="5839659F" w14:textId="77777777" w:rsidTr="00B569EF">
        <w:tc>
          <w:tcPr>
            <w:tcW w:w="2642" w:type="dxa"/>
            <w:vAlign w:val="center"/>
          </w:tcPr>
          <w:p w14:paraId="116C4598" w14:textId="22D80A1F" w:rsidR="00074B00" w:rsidRPr="00045C93" w:rsidRDefault="00074B00"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6D95D9D" wp14:editId="350F3103">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01B68FD2" w14:textId="1D3CE084"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53B81639" w14:textId="488558F1"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074B00" w:rsidRPr="00045C93" w14:paraId="22B08AED" w14:textId="77777777" w:rsidTr="00B569EF">
        <w:trPr>
          <w:trHeight w:val="603"/>
        </w:trPr>
        <w:tc>
          <w:tcPr>
            <w:tcW w:w="2642" w:type="dxa"/>
            <w:vAlign w:val="center"/>
          </w:tcPr>
          <w:p w14:paraId="0830F52B" w14:textId="16A4EDF1" w:rsidR="00074B00" w:rsidRPr="00045C93" w:rsidRDefault="00891CBE"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048FE2E" wp14:editId="022A25E7">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06C36A4"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593A251F" w14:textId="2137F6DE" w:rsidR="00074B00" w:rsidRPr="00045C93" w:rsidRDefault="00054204"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26AF0070" w14:textId="145098B2"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074B00" w:rsidRPr="00045C93" w14:paraId="3ACB64B4" w14:textId="77777777" w:rsidTr="00B569EF">
        <w:trPr>
          <w:trHeight w:val="1122"/>
        </w:trPr>
        <w:tc>
          <w:tcPr>
            <w:tcW w:w="2642" w:type="dxa"/>
            <w:vAlign w:val="center"/>
          </w:tcPr>
          <w:p w14:paraId="18644EAF" w14:textId="3AB70743" w:rsidR="00074B00" w:rsidRPr="00045C93" w:rsidRDefault="00891CBE"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7B9E4C59" wp14:editId="0F513DA8">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60B3ABCB" w14:textId="77777777" w:rsidR="00B569EF" w:rsidRPr="00B569EF" w:rsidRDefault="00B569EF" w:rsidP="00B569EF">
            <w:pPr>
              <w:rPr>
                <w:rFonts w:ascii="Times New Roman" w:hAnsi="Times New Roman" w:cs="Times New Roman"/>
                <w:sz w:val="24"/>
                <w:szCs w:val="24"/>
              </w:rPr>
            </w:pPr>
          </w:p>
          <w:p w14:paraId="0E555590" w14:textId="0BC9BD55" w:rsidR="00B569EF" w:rsidRDefault="00B569EF"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5B2B3C74" w14:textId="67D26ABA" w:rsidR="00B569EF" w:rsidRPr="00B569EF" w:rsidRDefault="00B569EF" w:rsidP="00B569EF">
            <w:pPr>
              <w:jc w:val="center"/>
              <w:rPr>
                <w:rFonts w:ascii="Times New Roman" w:hAnsi="Times New Roman" w:cs="Times New Roman"/>
                <w:sz w:val="24"/>
                <w:szCs w:val="24"/>
              </w:rPr>
            </w:pPr>
          </w:p>
        </w:tc>
        <w:tc>
          <w:tcPr>
            <w:tcW w:w="3397" w:type="dxa"/>
            <w:vAlign w:val="center"/>
          </w:tcPr>
          <w:p w14:paraId="24BB26C7" w14:textId="7099FBB8" w:rsidR="00074B00" w:rsidRPr="00045C93" w:rsidRDefault="00054204"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6C652617" w14:textId="7BEC2FE6" w:rsidR="00573691" w:rsidRPr="00045C93" w:rsidRDefault="005761D6" w:rsidP="005761D6">
      <w:pPr>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6AB4B545" w14:textId="77777777" w:rsidR="00573691" w:rsidRPr="00045C93" w:rsidRDefault="00573691" w:rsidP="00601568">
      <w:pPr>
        <w:pStyle w:val="ListParagraph"/>
        <w:numPr>
          <w:ilvl w:val="0"/>
          <w:numId w:val="4"/>
        </w:numPr>
        <w:ind w:left="284" w:hanging="284"/>
        <w:rPr>
          <w:rFonts w:ascii="Times New Roman" w:hAnsi="Times New Roman" w:cs="Times New Roman"/>
          <w:sz w:val="24"/>
          <w:szCs w:val="24"/>
        </w:rPr>
      </w:pPr>
      <w:r w:rsidRPr="00045C93">
        <w:rPr>
          <w:rFonts w:ascii="Times New Roman" w:hAnsi="Times New Roman" w:cs="Times New Roman"/>
          <w:i/>
          <w:iCs/>
          <w:sz w:val="24"/>
          <w:szCs w:val="24"/>
        </w:rPr>
        <w:t>Object Oriented Programming</w:t>
      </w:r>
      <w:r w:rsidRPr="00045C93">
        <w:rPr>
          <w:rFonts w:ascii="Times New Roman" w:hAnsi="Times New Roman" w:cs="Times New Roman"/>
          <w:sz w:val="24"/>
          <w:szCs w:val="24"/>
        </w:rPr>
        <w:t xml:space="preserve"> (OOP)</w:t>
      </w:r>
    </w:p>
    <w:p w14:paraId="06BB0BF2" w14:textId="09A375B9" w:rsidR="00C61530" w:rsidRPr="00045C93" w:rsidRDefault="00C61530"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pemrograman</w:t>
      </w:r>
      <w:r w:rsidR="00DD213F" w:rsidRPr="00045C93">
        <w:rPr>
          <w:rFonts w:ascii="Times New Roman" w:hAnsi="Times New Roman" w:cs="Times New Roman"/>
          <w:sz w:val="24"/>
          <w:szCs w:val="24"/>
        </w:rPr>
        <w:t xml:space="preserve"> dimana</w:t>
      </w:r>
      <w:r w:rsidRPr="00045C93">
        <w:rPr>
          <w:rFonts w:ascii="Times New Roman" w:hAnsi="Times New Roman" w:cs="Times New Roman"/>
          <w:sz w:val="24"/>
          <w:szCs w:val="24"/>
        </w:rPr>
        <w:t xml:space="preserve"> data dan operasi pada mereka</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disatukan (di</w:t>
      </w:r>
      <w:r w:rsidR="00245CE7">
        <w:rPr>
          <w:rFonts w:ascii="Times New Roman" w:hAnsi="Times New Roman" w:cs="Times New Roman"/>
          <w:sz w:val="24"/>
          <w:szCs w:val="24"/>
        </w:rPr>
        <w:t xml:space="preserve"> </w:t>
      </w:r>
      <w:r w:rsidRPr="00045C93">
        <w:rPr>
          <w:rFonts w:ascii="Times New Roman" w:hAnsi="Times New Roman" w:cs="Times New Roman"/>
          <w:sz w:val="24"/>
          <w:szCs w:val="24"/>
        </w:rPr>
        <w:lastRenderedPageBreak/>
        <w:t>enkapsulasi) dalam definisi kelas yang digunakan untuk</w:t>
      </w:r>
      <w:r w:rsidR="00DD213F" w:rsidRPr="00045C93">
        <w:rPr>
          <w:rFonts w:ascii="Times New Roman" w:hAnsi="Times New Roman" w:cs="Times New Roman"/>
          <w:sz w:val="24"/>
          <w:szCs w:val="24"/>
        </w:rPr>
        <w:t xml:space="preserve"> </w:t>
      </w:r>
      <w:r w:rsidRPr="00045C93">
        <w:rPr>
          <w:rFonts w:ascii="Times New Roman" w:hAnsi="Times New Roman" w:cs="Times New Roman"/>
          <w:sz w:val="24"/>
          <w:szCs w:val="24"/>
        </w:rPr>
        <w:t>menghasilkan objek dari tipe kelas khusus</w:t>
      </w:r>
      <w:r w:rsidR="00DD213F"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00DD213F"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8]</w:t>
      </w:r>
      <w:r w:rsidR="00DD213F" w:rsidRPr="00045C93">
        <w:rPr>
          <w:rFonts w:ascii="Times New Roman" w:hAnsi="Times New Roman" w:cs="Times New Roman"/>
          <w:sz w:val="24"/>
          <w:szCs w:val="24"/>
        </w:rPr>
        <w:fldChar w:fldCharType="end"/>
      </w:r>
    </w:p>
    <w:p w14:paraId="7739C821" w14:textId="57294C2D" w:rsidR="00F90E02" w:rsidRPr="00045C93" w:rsidRDefault="00F90E02"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sidR="00245CE7">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sidR="00245CE7">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sidR="00245CE7">
        <w:rPr>
          <w:rFonts w:ascii="Times New Roman" w:hAnsi="Times New Roman" w:cs="Times New Roman"/>
          <w:sz w:val="24"/>
          <w:szCs w:val="24"/>
        </w:rPr>
        <w:t>o</w:t>
      </w:r>
      <w:r w:rsidRPr="00045C93">
        <w:rPr>
          <w:rFonts w:ascii="Times New Roman" w:hAnsi="Times New Roman" w:cs="Times New Roman"/>
          <w:sz w:val="24"/>
          <w:szCs w:val="24"/>
        </w:rPr>
        <w:t>bjek adalah sebagai komponen pada sistem informasi, mengacu kepada aktivitas-aktivitas yang dilakukan yang didasari oleh paradigma berbasis atau berorientasi object</w:t>
      </w:r>
      <w:r w:rsidR="00E66815"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00E66815"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9]</w:t>
      </w:r>
      <w:r w:rsidR="00E66815" w:rsidRPr="00045C93">
        <w:rPr>
          <w:rFonts w:ascii="Times New Roman" w:hAnsi="Times New Roman" w:cs="Times New Roman"/>
          <w:sz w:val="24"/>
          <w:szCs w:val="24"/>
        </w:rPr>
        <w:fldChar w:fldCharType="end"/>
      </w:r>
    </w:p>
    <w:p w14:paraId="346C7574" w14:textId="77A68442" w:rsidR="008D569B" w:rsidRPr="00045C93" w:rsidRDefault="00F90E02"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54AFBA63" w14:textId="647F3E78" w:rsidR="003F73CC" w:rsidRPr="00045C93" w:rsidRDefault="003F73CC" w:rsidP="00521D27">
      <w:pPr>
        <w:pStyle w:val="ListParagraph"/>
        <w:numPr>
          <w:ilvl w:val="0"/>
          <w:numId w:val="4"/>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UML</w:t>
      </w:r>
    </w:p>
    <w:p w14:paraId="08F0EFFA" w14:textId="437C2DCF" w:rsidR="009C257F" w:rsidRPr="00045C93" w:rsidRDefault="001D0B1E" w:rsidP="00521D27">
      <w:pPr>
        <w:spacing w:line="360" w:lineRule="auto"/>
        <w:ind w:firstLine="360"/>
        <w:jc w:val="both"/>
        <w:rPr>
          <w:rFonts w:ascii="Times New Roman" w:hAnsi="Times New Roman" w:cs="Times New Roman"/>
          <w:sz w:val="24"/>
          <w:szCs w:val="24"/>
        </w:rPr>
      </w:pPr>
      <w:proofErr w:type="gramStart"/>
      <w:r w:rsidRPr="00045C93">
        <w:rPr>
          <w:rFonts w:ascii="Times New Roman" w:hAnsi="Times New Roman" w:cs="Times New Roman"/>
          <w:sz w:val="24"/>
          <w:szCs w:val="24"/>
        </w:rPr>
        <w:t>Menurut  Ade</w:t>
      </w:r>
      <w:proofErr w:type="gramEnd"/>
      <w:r w:rsidRPr="00045C93">
        <w:rPr>
          <w:rFonts w:ascii="Times New Roman" w:hAnsi="Times New Roman" w:cs="Times New Roman"/>
          <w:sz w:val="24"/>
          <w:szCs w:val="24"/>
        </w:rPr>
        <w:t xml:space="preserve"> Hendini </w:t>
      </w:r>
      <w:r w:rsidR="009C257F" w:rsidRPr="00045C93">
        <w:rPr>
          <w:rFonts w:ascii="Times New Roman" w:hAnsi="Times New Roman" w:cs="Times New Roman"/>
          <w:i/>
          <w:iCs/>
          <w:sz w:val="24"/>
          <w:szCs w:val="24"/>
        </w:rPr>
        <w:t>Unified Modeling Language</w:t>
      </w:r>
      <w:r w:rsidR="009C257F" w:rsidRPr="00045C93">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00657310"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657310"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0]</w:t>
      </w:r>
      <w:r w:rsidR="00657310" w:rsidRPr="00045C93">
        <w:rPr>
          <w:rFonts w:ascii="Times New Roman" w:hAnsi="Times New Roman" w:cs="Times New Roman"/>
          <w:sz w:val="24"/>
          <w:szCs w:val="24"/>
        </w:rPr>
        <w:fldChar w:fldCharType="end"/>
      </w:r>
    </w:p>
    <w:p w14:paraId="5287AE87" w14:textId="458A05D7" w:rsidR="00F90E02" w:rsidRPr="00045C93" w:rsidRDefault="009E52C8"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w:t>
      </w:r>
      <w:r w:rsidR="00F90E02" w:rsidRPr="00045C93">
        <w:rPr>
          <w:rFonts w:ascii="Times New Roman" w:hAnsi="Times New Roman" w:cs="Times New Roman"/>
          <w:sz w:val="24"/>
          <w:szCs w:val="24"/>
        </w:rPr>
        <w:t xml:space="preserve">enurut Sri Mulyani UML adalah sebuah teknik pengembangan sistem yang menggunakan bahasa </w:t>
      </w:r>
      <w:r w:rsidR="000037A7" w:rsidRPr="00045C93">
        <w:rPr>
          <w:rFonts w:ascii="Times New Roman" w:hAnsi="Times New Roman" w:cs="Times New Roman"/>
          <w:sz w:val="24"/>
          <w:szCs w:val="24"/>
        </w:rPr>
        <w:t>grafis</w:t>
      </w:r>
      <w:r w:rsidR="00F90E02" w:rsidRPr="00045C93">
        <w:rPr>
          <w:rFonts w:ascii="Times New Roman" w:hAnsi="Times New Roman" w:cs="Times New Roman"/>
          <w:sz w:val="24"/>
          <w:szCs w:val="24"/>
        </w:rPr>
        <w:t xml:space="preserve"> sebagai alat untuk pendokumentasian dan melakukan spesifikasi pada sistem</w:t>
      </w:r>
      <w:r w:rsidR="00E66815"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00E66815"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1]</w:t>
      </w:r>
      <w:r w:rsidR="00E66815" w:rsidRPr="00045C93">
        <w:rPr>
          <w:rFonts w:ascii="Times New Roman" w:hAnsi="Times New Roman" w:cs="Times New Roman"/>
          <w:sz w:val="24"/>
          <w:szCs w:val="24"/>
        </w:rPr>
        <w:fldChar w:fldCharType="end"/>
      </w:r>
    </w:p>
    <w:p w14:paraId="59B8D1C8" w14:textId="174EDDCD" w:rsidR="009C257F" w:rsidRPr="00AF6B29" w:rsidRDefault="00E66815" w:rsidP="00AF6B2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4EE24689" w14:textId="3B0A0035" w:rsidR="009C257F" w:rsidRPr="00045C93" w:rsidRDefault="00657310" w:rsidP="00521D27">
      <w:pPr>
        <w:pStyle w:val="ListParagraph"/>
        <w:numPr>
          <w:ilvl w:val="0"/>
          <w:numId w:val="4"/>
        </w:numPr>
        <w:spacing w:line="360" w:lineRule="auto"/>
        <w:ind w:left="284" w:hanging="284"/>
        <w:rPr>
          <w:rFonts w:ascii="Times New Roman" w:hAnsi="Times New Roman" w:cs="Times New Roman"/>
          <w:i/>
          <w:iCs/>
          <w:sz w:val="24"/>
          <w:szCs w:val="24"/>
        </w:rPr>
      </w:pPr>
      <w:r w:rsidRPr="00045C93">
        <w:rPr>
          <w:rFonts w:ascii="Times New Roman" w:hAnsi="Times New Roman" w:cs="Times New Roman"/>
          <w:i/>
          <w:iCs/>
          <w:sz w:val="24"/>
          <w:szCs w:val="24"/>
        </w:rPr>
        <w:t>Use Case Diagram</w:t>
      </w:r>
    </w:p>
    <w:p w14:paraId="09B6CE05" w14:textId="7951C38C" w:rsidR="00351395" w:rsidRPr="00045C93" w:rsidRDefault="00351395" w:rsidP="00521D27">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sidR="00026C4E">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dalam sistem informasi dan siapa saja yang berhak menggunakan fungsi-fungsi tersebut</w:t>
      </w:r>
      <w:r w:rsidR="00F90E02"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F90E02"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0]</w:t>
      </w:r>
      <w:r w:rsidR="00F90E02"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77BB790F" w14:textId="2CF9883C" w:rsidR="00351395" w:rsidRPr="00045C93" w:rsidRDefault="00351395" w:rsidP="00351395">
      <w:pPr>
        <w:jc w:val="center"/>
        <w:rPr>
          <w:rFonts w:ascii="Times New Roman" w:hAnsi="Times New Roman" w:cs="Times New Roman"/>
          <w:sz w:val="24"/>
          <w:szCs w:val="24"/>
        </w:rPr>
      </w:pPr>
      <w:r w:rsidRPr="00045C93">
        <w:rPr>
          <w:rFonts w:ascii="Times New Roman" w:hAnsi="Times New Roman" w:cs="Times New Roman"/>
          <w:b/>
          <w:bCs/>
          <w:sz w:val="24"/>
          <w:szCs w:val="24"/>
        </w:rPr>
        <w:lastRenderedPageBreak/>
        <w:t>Tabel 2.</w:t>
      </w:r>
      <w:r w:rsidR="00DD5226">
        <w:rPr>
          <w:rFonts w:ascii="Times New Roman" w:hAnsi="Times New Roman" w:cs="Times New Roman"/>
          <w:b/>
          <w:bCs/>
          <w:sz w:val="24"/>
          <w:szCs w:val="24"/>
        </w:rPr>
        <w:t>2</w:t>
      </w:r>
      <w:r w:rsidRPr="00045C93">
        <w:rPr>
          <w:rFonts w:ascii="Times New Roman" w:hAnsi="Times New Roman" w:cs="Times New Roman"/>
          <w:sz w:val="24"/>
          <w:szCs w:val="24"/>
        </w:rPr>
        <w:t xml:space="preserve"> </w:t>
      </w:r>
      <w:r w:rsidRPr="00DA7133">
        <w:rPr>
          <w:rFonts w:ascii="Times New Roman" w:hAnsi="Times New Roman" w:cs="Times New Roman"/>
          <w:i/>
          <w:iCs/>
          <w:sz w:val="24"/>
          <w:szCs w:val="24"/>
        </w:rPr>
        <w:t>Use Case Diagram</w:t>
      </w:r>
    </w:p>
    <w:tbl>
      <w:tblPr>
        <w:tblStyle w:val="TableGrid"/>
        <w:tblW w:w="0" w:type="auto"/>
        <w:tblLook w:val="04A0" w:firstRow="1" w:lastRow="0" w:firstColumn="1" w:lastColumn="0" w:noHBand="0" w:noVBand="1"/>
      </w:tblPr>
      <w:tblGrid>
        <w:gridCol w:w="1555"/>
        <w:gridCol w:w="2409"/>
        <w:gridCol w:w="3964"/>
      </w:tblGrid>
      <w:tr w:rsidR="00351395" w:rsidRPr="00045C93" w14:paraId="0DD073DE" w14:textId="77777777" w:rsidTr="00CA1B0E">
        <w:tc>
          <w:tcPr>
            <w:tcW w:w="1555" w:type="dxa"/>
          </w:tcPr>
          <w:p w14:paraId="500DBAFC" w14:textId="50FD8857" w:rsidR="00351395" w:rsidRPr="00045C93" w:rsidRDefault="00351395" w:rsidP="00351395">
            <w:pPr>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409" w:type="dxa"/>
          </w:tcPr>
          <w:p w14:paraId="19DDB22A" w14:textId="1329F809" w:rsidR="00351395" w:rsidRPr="00045C93" w:rsidRDefault="00351395" w:rsidP="00351395">
            <w:pPr>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3964" w:type="dxa"/>
          </w:tcPr>
          <w:p w14:paraId="6908B339" w14:textId="09B49378" w:rsidR="00351395" w:rsidRPr="00045C93" w:rsidRDefault="00351395" w:rsidP="00351395">
            <w:pPr>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351395" w:rsidRPr="00045C93" w14:paraId="11BF7BD8" w14:textId="77777777" w:rsidTr="00C61530">
        <w:tc>
          <w:tcPr>
            <w:tcW w:w="1555" w:type="dxa"/>
            <w:vAlign w:val="center"/>
          </w:tcPr>
          <w:p w14:paraId="464F9352" w14:textId="1BEF2B42" w:rsidR="00351395" w:rsidRPr="00F76B45" w:rsidRDefault="00351395"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409" w:type="dxa"/>
            <w:vAlign w:val="center"/>
          </w:tcPr>
          <w:p w14:paraId="10F9BD2E" w14:textId="7FB0895C" w:rsidR="00351395" w:rsidRPr="00045C93" w:rsidRDefault="00C61530"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736600" wp14:editId="10E36B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57DB43A8" w14:textId="04243B35" w:rsidR="00351395" w:rsidRPr="00045C93" w:rsidRDefault="00CA1B0E" w:rsidP="00521D27">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w:t>
            </w:r>
            <w:r w:rsidR="00494EF7" w:rsidRPr="00494EF7">
              <w:rPr>
                <w:rFonts w:ascii="Times New Roman" w:hAnsi="Times New Roman" w:cs="Times New Roman"/>
                <w:i/>
                <w:iCs/>
                <w:sz w:val="24"/>
                <w:szCs w:val="24"/>
              </w:rPr>
              <w:t xml:space="preserve"> </w:t>
            </w:r>
            <w:r w:rsidRPr="00494EF7">
              <w:rPr>
                <w:rFonts w:ascii="Times New Roman" w:hAnsi="Times New Roman" w:cs="Times New Roman"/>
                <w:i/>
                <w:iCs/>
                <w:sz w:val="24"/>
                <w:szCs w:val="24"/>
              </w:rPr>
              <w:t>Cas</w:t>
            </w:r>
            <w:r w:rsidR="00494EF7" w:rsidRPr="00494EF7">
              <w:rPr>
                <w:rFonts w:ascii="Times New Roman" w:hAnsi="Times New Roman" w:cs="Times New Roman"/>
                <w:i/>
                <w:iCs/>
                <w:sz w:val="24"/>
                <w:szCs w:val="24"/>
              </w:rPr>
              <w:t>e</w:t>
            </w:r>
            <w:r w:rsidR="00494EF7">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351395" w:rsidRPr="00045C93" w14:paraId="2A4A9A24" w14:textId="77777777" w:rsidTr="00C61530">
        <w:tc>
          <w:tcPr>
            <w:tcW w:w="1555" w:type="dxa"/>
            <w:vAlign w:val="center"/>
          </w:tcPr>
          <w:p w14:paraId="5162BE2D" w14:textId="2BEB8DD5" w:rsidR="00351395" w:rsidRPr="00045C93" w:rsidRDefault="005A439F" w:rsidP="00C61530">
            <w:pPr>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409" w:type="dxa"/>
            <w:vAlign w:val="center"/>
          </w:tcPr>
          <w:p w14:paraId="79FED1F3" w14:textId="7CDBD03A" w:rsidR="00351395" w:rsidRPr="00045C93" w:rsidRDefault="00C61530"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E1D8129" wp14:editId="2079D48C">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3FC9583B" w14:textId="55D3E2B9" w:rsidR="00351395" w:rsidRPr="00045C93" w:rsidRDefault="00F76B45" w:rsidP="00521D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CA1B0E"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00CA1B0E"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00CA1B0E" w:rsidRPr="00F76B45">
              <w:rPr>
                <w:rFonts w:ascii="Times New Roman" w:hAnsi="Times New Roman" w:cs="Times New Roman"/>
                <w:i/>
                <w:iCs/>
                <w:sz w:val="24"/>
                <w:szCs w:val="24"/>
              </w:rPr>
              <w:t>Use Case</w:t>
            </w:r>
            <w:r w:rsidR="00CA1B0E" w:rsidRPr="00045C93">
              <w:rPr>
                <w:rFonts w:ascii="Times New Roman" w:hAnsi="Times New Roman" w:cs="Times New Roman"/>
                <w:sz w:val="24"/>
                <w:szCs w:val="24"/>
              </w:rPr>
              <w:t xml:space="preserve">, tetapi tidak memiliki kontrol terhadap </w:t>
            </w:r>
            <w:r w:rsidR="00CA1B0E" w:rsidRPr="00F76B45">
              <w:rPr>
                <w:rFonts w:ascii="Times New Roman" w:hAnsi="Times New Roman" w:cs="Times New Roman"/>
                <w:i/>
                <w:iCs/>
                <w:sz w:val="24"/>
                <w:szCs w:val="24"/>
              </w:rPr>
              <w:t>Use Case</w:t>
            </w:r>
          </w:p>
        </w:tc>
      </w:tr>
      <w:tr w:rsidR="00351395" w:rsidRPr="00045C93" w14:paraId="305BF103" w14:textId="77777777" w:rsidTr="00C61530">
        <w:tc>
          <w:tcPr>
            <w:tcW w:w="1555" w:type="dxa"/>
            <w:vAlign w:val="center"/>
          </w:tcPr>
          <w:p w14:paraId="66FCFB37" w14:textId="01B438BD" w:rsidR="00351395" w:rsidRPr="00F76B45" w:rsidRDefault="005A439F" w:rsidP="00C61530">
            <w:pPr>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409" w:type="dxa"/>
            <w:vAlign w:val="center"/>
          </w:tcPr>
          <w:p w14:paraId="0B080E3B" w14:textId="1D33F94E" w:rsidR="00351395" w:rsidRPr="00045C93" w:rsidRDefault="00C61530"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174C079" wp14:editId="34182443">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14E692E0" w14:textId="16B138E4" w:rsidR="005360E2" w:rsidRPr="00045C93" w:rsidRDefault="005360E2"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4F1694EC" w14:textId="54D2FA7E" w:rsidR="00351395" w:rsidRPr="00045C93" w:rsidRDefault="00F76B45"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w:t>
            </w:r>
            <w:r w:rsidR="005360E2" w:rsidRPr="00F76B45">
              <w:rPr>
                <w:rFonts w:ascii="Times New Roman" w:hAnsi="Times New Roman" w:cs="Times New Roman"/>
                <w:i/>
                <w:iCs/>
                <w:sz w:val="24"/>
                <w:szCs w:val="24"/>
              </w:rPr>
              <w:t>se</w:t>
            </w:r>
            <w:r>
              <w:rPr>
                <w:rFonts w:ascii="Times New Roman" w:hAnsi="Times New Roman" w:cs="Times New Roman"/>
                <w:i/>
                <w:iCs/>
                <w:sz w:val="24"/>
                <w:szCs w:val="24"/>
              </w:rPr>
              <w:t xml:space="preserve"> </w:t>
            </w:r>
            <w:r w:rsidR="005360E2" w:rsidRPr="00F76B45">
              <w:rPr>
                <w:rFonts w:ascii="Times New Roman" w:hAnsi="Times New Roman" w:cs="Times New Roman"/>
                <w:i/>
                <w:iCs/>
                <w:sz w:val="24"/>
                <w:szCs w:val="24"/>
              </w:rPr>
              <w:t>case</w:t>
            </w:r>
            <w:r w:rsidR="005360E2" w:rsidRPr="00045C93">
              <w:rPr>
                <w:rFonts w:ascii="Times New Roman" w:hAnsi="Times New Roman" w:cs="Times New Roman"/>
                <w:sz w:val="24"/>
                <w:szCs w:val="24"/>
              </w:rPr>
              <w:t xml:space="preserve"> atau antar </w:t>
            </w:r>
            <w:r w:rsidR="005360E2"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005360E2" w:rsidRPr="00F76B45">
              <w:rPr>
                <w:rFonts w:ascii="Times New Roman" w:hAnsi="Times New Roman" w:cs="Times New Roman"/>
                <w:i/>
                <w:iCs/>
                <w:sz w:val="24"/>
                <w:szCs w:val="24"/>
              </w:rPr>
              <w:t>case</w:t>
            </w:r>
          </w:p>
        </w:tc>
      </w:tr>
      <w:tr w:rsidR="00351395" w:rsidRPr="00045C93" w14:paraId="11A4D0E2" w14:textId="77777777" w:rsidTr="00C61530">
        <w:tc>
          <w:tcPr>
            <w:tcW w:w="1555" w:type="dxa"/>
            <w:vAlign w:val="center"/>
          </w:tcPr>
          <w:p w14:paraId="7A57F626" w14:textId="1D31DAFB" w:rsidR="00351395" w:rsidRPr="00F76B45" w:rsidRDefault="005A439F"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Include</w:t>
            </w:r>
          </w:p>
        </w:tc>
        <w:tc>
          <w:tcPr>
            <w:tcW w:w="2409" w:type="dxa"/>
            <w:vAlign w:val="center"/>
          </w:tcPr>
          <w:p w14:paraId="5239BA4F" w14:textId="54B6BB7C" w:rsidR="00351395" w:rsidRPr="00045C93" w:rsidRDefault="00C61530"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E3C612D" wp14:editId="5D30B4A5">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0BAD47B6" w14:textId="266896E0" w:rsidR="00351395" w:rsidRPr="00045C93" w:rsidRDefault="005360E2"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351395" w:rsidRPr="00045C93" w14:paraId="2E2733E6" w14:textId="77777777" w:rsidTr="00C61530">
        <w:tc>
          <w:tcPr>
            <w:tcW w:w="1555" w:type="dxa"/>
            <w:vAlign w:val="center"/>
          </w:tcPr>
          <w:p w14:paraId="3DFB109E" w14:textId="655940AD" w:rsidR="00351395" w:rsidRPr="00F76B45" w:rsidRDefault="005A439F"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Extend</w:t>
            </w:r>
          </w:p>
        </w:tc>
        <w:tc>
          <w:tcPr>
            <w:tcW w:w="2409" w:type="dxa"/>
            <w:vAlign w:val="center"/>
          </w:tcPr>
          <w:p w14:paraId="7AEE37AE" w14:textId="1E4DB659" w:rsidR="00351395" w:rsidRPr="00045C93" w:rsidRDefault="00C61530"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56EBFEF3" wp14:editId="16D5ACAA">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1FDAF64A" w14:textId="791D434F" w:rsidR="00351395" w:rsidRPr="00045C93" w:rsidRDefault="005360E2"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E8323F3" w14:textId="2EF67D0C" w:rsidR="00351395" w:rsidRPr="00045C93" w:rsidRDefault="005761D6" w:rsidP="00351395">
      <w:pPr>
        <w:jc w:val="center"/>
        <w:rPr>
          <w:rFonts w:ascii="Times New Roman" w:hAnsi="Times New Roman" w:cs="Times New Roman"/>
          <w:sz w:val="24"/>
          <w:szCs w:val="24"/>
        </w:rPr>
      </w:pPr>
      <w:r>
        <w:rPr>
          <w:rFonts w:ascii="Times New Roman" w:hAnsi="Times New Roman" w:cs="Times New Roman"/>
          <w:sz w:val="24"/>
          <w:szCs w:val="24"/>
        </w:rPr>
        <w:lastRenderedPageBreak/>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7CFADF99" w14:textId="4B0A7AE8" w:rsidR="00657310" w:rsidRPr="00F76B45" w:rsidRDefault="00657310" w:rsidP="00521D27">
      <w:pPr>
        <w:pStyle w:val="ListParagraph"/>
        <w:numPr>
          <w:ilvl w:val="0"/>
          <w:numId w:val="4"/>
        </w:numPr>
        <w:spacing w:line="360" w:lineRule="auto"/>
        <w:ind w:left="284" w:hanging="284"/>
        <w:rPr>
          <w:rFonts w:ascii="Times New Roman" w:hAnsi="Times New Roman" w:cs="Times New Roman"/>
          <w:i/>
          <w:iCs/>
          <w:sz w:val="24"/>
          <w:szCs w:val="24"/>
        </w:rPr>
      </w:pPr>
      <w:r w:rsidRPr="00F76B45">
        <w:rPr>
          <w:rFonts w:ascii="Times New Roman" w:hAnsi="Times New Roman" w:cs="Times New Roman"/>
          <w:i/>
          <w:iCs/>
          <w:sz w:val="24"/>
          <w:szCs w:val="24"/>
        </w:rPr>
        <w:t>Activity Diagram</w:t>
      </w:r>
    </w:p>
    <w:p w14:paraId="6C19F7B0" w14:textId="05FAC9DD" w:rsidR="00494D1E" w:rsidRPr="00045C93" w:rsidRDefault="00494D1E" w:rsidP="00521D27">
      <w:pPr>
        <w:pStyle w:val="ListParagraph"/>
        <w:spacing w:line="360" w:lineRule="auto"/>
        <w:rPr>
          <w:rFonts w:ascii="Times New Roman" w:hAnsi="Times New Roman" w:cs="Times New Roman"/>
          <w:sz w:val="24"/>
          <w:szCs w:val="24"/>
        </w:rPr>
      </w:pPr>
      <w:r w:rsidRPr="00F76B45">
        <w:rPr>
          <w:rFonts w:ascii="Times New Roman" w:hAnsi="Times New Roman" w:cs="Times New Roman"/>
          <w:i/>
          <w:iCs/>
          <w:sz w:val="24"/>
          <w:szCs w:val="24"/>
        </w:rPr>
        <w:t xml:space="preserve">Activity </w:t>
      </w:r>
      <w:r w:rsidR="00F76B45">
        <w:rPr>
          <w:rFonts w:ascii="Times New Roman" w:hAnsi="Times New Roman" w:cs="Times New Roman"/>
          <w:i/>
          <w:iCs/>
          <w:sz w:val="24"/>
          <w:szCs w:val="24"/>
        </w:rPr>
        <w:t>d</w:t>
      </w:r>
      <w:r w:rsidRPr="00F76B45">
        <w:rPr>
          <w:rFonts w:ascii="Times New Roman" w:hAnsi="Times New Roman" w:cs="Times New Roman"/>
          <w:i/>
          <w:iCs/>
          <w:sz w:val="24"/>
          <w:szCs w:val="24"/>
        </w:rPr>
        <w:t>iagram</w:t>
      </w:r>
      <w:r w:rsidRPr="00045C93">
        <w:rPr>
          <w:rFonts w:ascii="Times New Roman" w:hAnsi="Times New Roman" w:cs="Times New Roman"/>
          <w:sz w:val="24"/>
          <w:szCs w:val="24"/>
        </w:rPr>
        <w:t xml:space="preserve"> menggambarkan </w:t>
      </w:r>
      <w:r w:rsidRPr="00F76B45">
        <w:rPr>
          <w:rFonts w:ascii="Times New Roman" w:hAnsi="Times New Roman" w:cs="Times New Roman"/>
          <w:i/>
          <w:iCs/>
          <w:sz w:val="24"/>
          <w:szCs w:val="24"/>
        </w:rPr>
        <w:t>workflow</w:t>
      </w:r>
      <w:r w:rsidRPr="00045C93">
        <w:rPr>
          <w:rFonts w:ascii="Times New Roman" w:hAnsi="Times New Roman" w:cs="Times New Roman"/>
          <w:sz w:val="24"/>
          <w:szCs w:val="24"/>
        </w:rPr>
        <w:t xml:space="preserve"> (aliran kerja) atau aktivitas dari sebuah sistem atau proses bisnis. Simbol-simbol yang digunakan dalam </w:t>
      </w:r>
      <w:r w:rsidR="00F76B45" w:rsidRPr="00F76B45">
        <w:rPr>
          <w:rFonts w:ascii="Times New Roman" w:hAnsi="Times New Roman" w:cs="Times New Roman"/>
          <w:i/>
          <w:iCs/>
          <w:sz w:val="24"/>
          <w:szCs w:val="24"/>
        </w:rPr>
        <w:t>a</w:t>
      </w:r>
      <w:r w:rsidRPr="00F76B45">
        <w:rPr>
          <w:rFonts w:ascii="Times New Roman" w:hAnsi="Times New Roman" w:cs="Times New Roman"/>
          <w:i/>
          <w:iCs/>
          <w:sz w:val="24"/>
          <w:szCs w:val="24"/>
        </w:rPr>
        <w:t xml:space="preserve">ctivity </w:t>
      </w:r>
      <w:r w:rsidR="00F76B45" w:rsidRPr="00F76B45">
        <w:rPr>
          <w:rFonts w:ascii="Times New Roman" w:hAnsi="Times New Roman" w:cs="Times New Roman"/>
          <w:i/>
          <w:iCs/>
          <w:sz w:val="24"/>
          <w:szCs w:val="24"/>
        </w:rPr>
        <w:t>d</w:t>
      </w:r>
      <w:r w:rsidRPr="00F76B45">
        <w:rPr>
          <w:rFonts w:ascii="Times New Roman" w:hAnsi="Times New Roman" w:cs="Times New Roman"/>
          <w:i/>
          <w:iCs/>
          <w:sz w:val="24"/>
          <w:szCs w:val="24"/>
        </w:rPr>
        <w:t>iagram</w:t>
      </w:r>
      <w:r w:rsidRPr="00045C93">
        <w:rPr>
          <w:rFonts w:ascii="Times New Roman" w:hAnsi="Times New Roman" w:cs="Times New Roman"/>
          <w:sz w:val="24"/>
          <w:szCs w:val="24"/>
        </w:rPr>
        <w:t xml:space="preserve"> yaitu:</w:t>
      </w:r>
    </w:p>
    <w:p w14:paraId="1795BFCF" w14:textId="74FD5FDA" w:rsidR="00494D1E" w:rsidRPr="00045C93" w:rsidRDefault="00494D1E" w:rsidP="00521D27">
      <w:pPr>
        <w:pStyle w:val="ListParagraph"/>
        <w:spacing w:line="360" w:lineRule="auto"/>
        <w:jc w:val="center"/>
        <w:rPr>
          <w:rFonts w:ascii="Times New Roman" w:hAnsi="Times New Roman" w:cs="Times New Roman"/>
          <w:sz w:val="24"/>
          <w:szCs w:val="24"/>
        </w:rPr>
      </w:pPr>
      <w:r w:rsidRPr="00DD5226">
        <w:rPr>
          <w:rFonts w:ascii="Times New Roman" w:hAnsi="Times New Roman" w:cs="Times New Roman"/>
          <w:b/>
          <w:bCs/>
          <w:sz w:val="24"/>
          <w:szCs w:val="24"/>
        </w:rPr>
        <w:t>Tabel 2.</w:t>
      </w:r>
      <w:r w:rsidR="00DD5226" w:rsidRPr="00DD5226">
        <w:rPr>
          <w:rFonts w:ascii="Times New Roman" w:hAnsi="Times New Roman" w:cs="Times New Roman"/>
          <w:b/>
          <w:bCs/>
          <w:sz w:val="24"/>
          <w:szCs w:val="24"/>
        </w:rPr>
        <w:t>3</w:t>
      </w:r>
      <w:r w:rsidRPr="00045C93">
        <w:rPr>
          <w:rFonts w:ascii="Times New Roman" w:hAnsi="Times New Roman" w:cs="Times New Roman"/>
          <w:sz w:val="24"/>
          <w:szCs w:val="24"/>
        </w:rPr>
        <w:t xml:space="preserve"> </w:t>
      </w:r>
      <w:r w:rsidRPr="00F76B45">
        <w:rPr>
          <w:rFonts w:ascii="Times New Roman" w:hAnsi="Times New Roman" w:cs="Times New Roman"/>
          <w:i/>
          <w:iCs/>
          <w:sz w:val="24"/>
          <w:szCs w:val="24"/>
        </w:rPr>
        <w:t>Activity Diagram</w:t>
      </w:r>
      <w:r w:rsidR="00DD5226">
        <w:rPr>
          <w:rFonts w:ascii="Times New Roman" w:hAnsi="Times New Roman" w:cs="Times New Roman"/>
          <w:sz w:val="24"/>
          <w:szCs w:val="24"/>
        </w:rPr>
        <w:t xml:space="preserve"> (</w:t>
      </w:r>
      <w:r w:rsidR="00DD5226">
        <w:rPr>
          <w:rFonts w:ascii="Times New Roman" w:hAnsi="Times New Roman" w:cs="Times New Roman"/>
          <w:sz w:val="24"/>
          <w:szCs w:val="24"/>
        </w:rPr>
        <w:t xml:space="preserve">sumber </w:t>
      </w:r>
      <w:r w:rsidR="00DD5226" w:rsidRPr="00045C93">
        <w:rPr>
          <w:rFonts w:ascii="Times New Roman" w:hAnsi="Times New Roman" w:cs="Times New Roman"/>
          <w:noProof/>
          <w:sz w:val="24"/>
          <w:szCs w:val="24"/>
        </w:rPr>
        <w:t>A. Hendini</w:t>
      </w:r>
      <w:r w:rsidR="00DD5226">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329"/>
        <w:gridCol w:w="2841"/>
        <w:gridCol w:w="3621"/>
      </w:tblGrid>
      <w:tr w:rsidR="00494D1E" w:rsidRPr="00045C93" w14:paraId="7F08ED52" w14:textId="77777777" w:rsidTr="00AF6B29">
        <w:tc>
          <w:tcPr>
            <w:tcW w:w="1534" w:type="dxa"/>
            <w:vAlign w:val="center"/>
          </w:tcPr>
          <w:p w14:paraId="11553538" w14:textId="2DE4CF87" w:rsidR="00494D1E" w:rsidRPr="00045C93" w:rsidRDefault="00684F23"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36" w:type="dxa"/>
            <w:vAlign w:val="center"/>
          </w:tcPr>
          <w:p w14:paraId="0CE762B7" w14:textId="671D7DB7" w:rsidR="00494D1E" w:rsidRPr="00045C93" w:rsidRDefault="00684F23"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6021" w:type="dxa"/>
          </w:tcPr>
          <w:p w14:paraId="23C2B0E4" w14:textId="20361C3B" w:rsidR="00494D1E" w:rsidRPr="00045C93" w:rsidRDefault="00684F23"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494D1E" w:rsidRPr="00045C93" w14:paraId="5A626924" w14:textId="77777777" w:rsidTr="00AF6B29">
        <w:tc>
          <w:tcPr>
            <w:tcW w:w="1534" w:type="dxa"/>
            <w:vAlign w:val="center"/>
          </w:tcPr>
          <w:p w14:paraId="14856278" w14:textId="3ECBB8A6" w:rsidR="00494D1E" w:rsidRPr="00F76B45" w:rsidRDefault="0073107A" w:rsidP="00521D27">
            <w:pPr>
              <w:pStyle w:val="ListParagraph"/>
              <w:spacing w:line="360" w:lineRule="auto"/>
              <w:ind w:left="0"/>
              <w:jc w:val="center"/>
              <w:rPr>
                <w:rFonts w:ascii="Times New Roman" w:hAnsi="Times New Roman" w:cs="Times New Roman"/>
                <w:i/>
                <w:iCs/>
                <w:sz w:val="24"/>
                <w:szCs w:val="24"/>
              </w:rPr>
            </w:pPr>
            <w:r w:rsidRPr="00F76B45">
              <w:rPr>
                <w:rFonts w:ascii="Times New Roman" w:hAnsi="Times New Roman" w:cs="Times New Roman"/>
                <w:i/>
                <w:iCs/>
                <w:sz w:val="24"/>
                <w:szCs w:val="24"/>
              </w:rPr>
              <w:t>Start Point</w:t>
            </w:r>
          </w:p>
        </w:tc>
        <w:tc>
          <w:tcPr>
            <w:tcW w:w="236" w:type="dxa"/>
            <w:vAlign w:val="center"/>
          </w:tcPr>
          <w:p w14:paraId="5C1F5CD9" w14:textId="6065232A" w:rsidR="00494D1E" w:rsidRPr="00045C93" w:rsidRDefault="009176EF"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97D5BAB" wp14:editId="08F5FFDB">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3A39E712" w14:textId="24B9FEC3" w:rsidR="00494D1E" w:rsidRPr="00045C93" w:rsidRDefault="00DA7133" w:rsidP="00521D2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DC00DC" w:rsidRPr="00045C93">
              <w:rPr>
                <w:rFonts w:ascii="Times New Roman" w:hAnsi="Times New Roman" w:cs="Times New Roman"/>
                <w:sz w:val="24"/>
                <w:szCs w:val="24"/>
              </w:rPr>
              <w:t>iletakkan pada pojok kiri atas dan merupakan awal aktivitas</w:t>
            </w:r>
          </w:p>
        </w:tc>
      </w:tr>
      <w:tr w:rsidR="00893FCB" w:rsidRPr="00045C93" w14:paraId="14FBB016" w14:textId="77777777" w:rsidTr="00AF6B29">
        <w:trPr>
          <w:trHeight w:val="560"/>
        </w:trPr>
        <w:tc>
          <w:tcPr>
            <w:tcW w:w="1534" w:type="dxa"/>
            <w:vAlign w:val="center"/>
          </w:tcPr>
          <w:p w14:paraId="00F99D0E" w14:textId="7A08C357" w:rsidR="00893FCB" w:rsidRPr="00DA7133" w:rsidRDefault="0073107A" w:rsidP="00521D27">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End Point</w:t>
            </w:r>
          </w:p>
        </w:tc>
        <w:tc>
          <w:tcPr>
            <w:tcW w:w="236" w:type="dxa"/>
            <w:vAlign w:val="center"/>
          </w:tcPr>
          <w:p w14:paraId="030AC6BB" w14:textId="105E73E9" w:rsidR="00893FCB" w:rsidRPr="00045C93" w:rsidRDefault="009176EF"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EA37715" wp14:editId="0CFE3C5D">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4F76A097" w14:textId="5F1C1EBA" w:rsidR="00893FCB" w:rsidRPr="00045C93" w:rsidRDefault="00DA7133" w:rsidP="00521D2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00893FCB" w:rsidRPr="00045C93">
              <w:rPr>
                <w:rFonts w:ascii="Times New Roman" w:hAnsi="Times New Roman" w:cs="Times New Roman"/>
                <w:sz w:val="24"/>
                <w:szCs w:val="24"/>
              </w:rPr>
              <w:t>khir aktivitas</w:t>
            </w:r>
          </w:p>
        </w:tc>
      </w:tr>
      <w:tr w:rsidR="00494D1E" w:rsidRPr="00045C93" w14:paraId="51FFF3C7" w14:textId="77777777" w:rsidTr="00AF6B29">
        <w:trPr>
          <w:trHeight w:val="1034"/>
        </w:trPr>
        <w:tc>
          <w:tcPr>
            <w:tcW w:w="1534" w:type="dxa"/>
            <w:vAlign w:val="center"/>
          </w:tcPr>
          <w:p w14:paraId="0C686E7C" w14:textId="16C82D56" w:rsidR="00494D1E" w:rsidRPr="00DA7133" w:rsidRDefault="0073107A" w:rsidP="00521D27">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Activities</w:t>
            </w:r>
          </w:p>
        </w:tc>
        <w:tc>
          <w:tcPr>
            <w:tcW w:w="236" w:type="dxa"/>
            <w:vAlign w:val="center"/>
          </w:tcPr>
          <w:p w14:paraId="1D634DCF" w14:textId="774C0DC9" w:rsidR="00494D1E" w:rsidRPr="00045C93" w:rsidRDefault="00052E94"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B9DBBE" wp14:editId="60CCB729">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D6F5E" id="Rectangle: Rounded Corners 18" o:spid="_x0000_s1026" style="position:absolute;margin-left:20.6pt;margin-top:4.85pt;width:89.2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05ACD1F9" w14:textId="4749E7B1" w:rsidR="00494D1E" w:rsidRPr="00045C93" w:rsidRDefault="00DA7133" w:rsidP="00521D2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w:t>
            </w:r>
            <w:r w:rsidR="00893FCB" w:rsidRPr="00045C93">
              <w:rPr>
                <w:rFonts w:ascii="Times New Roman" w:hAnsi="Times New Roman" w:cs="Times New Roman"/>
                <w:sz w:val="24"/>
                <w:szCs w:val="24"/>
              </w:rPr>
              <w:t>enggambar kan suatu proses/kegiat an bisnis</w:t>
            </w:r>
          </w:p>
        </w:tc>
      </w:tr>
      <w:tr w:rsidR="00494D1E" w:rsidRPr="00045C93" w14:paraId="057822FF" w14:textId="77777777" w:rsidTr="00AF6B29">
        <w:tc>
          <w:tcPr>
            <w:tcW w:w="1534" w:type="dxa"/>
            <w:vAlign w:val="center"/>
          </w:tcPr>
          <w:p w14:paraId="63380D94" w14:textId="41199EA1" w:rsidR="00494D1E" w:rsidRPr="00DA7133" w:rsidRDefault="0073107A" w:rsidP="00521D27">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Fork</w:t>
            </w:r>
          </w:p>
        </w:tc>
        <w:tc>
          <w:tcPr>
            <w:tcW w:w="236" w:type="dxa"/>
            <w:vAlign w:val="center"/>
          </w:tcPr>
          <w:p w14:paraId="786DE35E" w14:textId="0E8A8774" w:rsidR="00494D1E" w:rsidRPr="00045C93" w:rsidRDefault="009176EF"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48F7654" wp14:editId="0A7B3BA2">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3">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AB88FFA" w14:textId="34F1B611" w:rsidR="00494D1E" w:rsidRPr="00045C93" w:rsidRDefault="00DA7133" w:rsidP="00521D2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893FCB" w:rsidRPr="00045C93">
              <w:rPr>
                <w:rFonts w:ascii="Times New Roman" w:hAnsi="Times New Roman" w:cs="Times New Roman"/>
                <w:sz w:val="24"/>
                <w:szCs w:val="24"/>
              </w:rPr>
              <w:t>igunakan untuk menunjukkan kegiatan yang dilakukan secara paralel atau untuk menggabung kan dua kegiatan paralel menjadi satu</w:t>
            </w:r>
          </w:p>
        </w:tc>
      </w:tr>
      <w:tr w:rsidR="00494D1E" w:rsidRPr="00045C93" w14:paraId="52709DA9" w14:textId="77777777" w:rsidTr="00AF6B29">
        <w:tc>
          <w:tcPr>
            <w:tcW w:w="1534" w:type="dxa"/>
            <w:vAlign w:val="center"/>
          </w:tcPr>
          <w:p w14:paraId="6CE33473" w14:textId="79562567" w:rsidR="00494D1E" w:rsidRPr="00DA7133" w:rsidRDefault="0073107A" w:rsidP="00521D27">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Join</w:t>
            </w:r>
          </w:p>
        </w:tc>
        <w:tc>
          <w:tcPr>
            <w:tcW w:w="236" w:type="dxa"/>
            <w:vAlign w:val="center"/>
          </w:tcPr>
          <w:p w14:paraId="6360193C" w14:textId="07030DFC" w:rsidR="00494D1E" w:rsidRPr="00045C93" w:rsidRDefault="009176EF"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647CA3" wp14:editId="48369556">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3">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78B4FD91" w14:textId="060C74DB" w:rsidR="00494D1E" w:rsidRPr="00045C93" w:rsidRDefault="00DA7133" w:rsidP="00521D2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w:t>
            </w:r>
            <w:r w:rsidR="00893FCB" w:rsidRPr="00045C93">
              <w:rPr>
                <w:rFonts w:ascii="Times New Roman" w:hAnsi="Times New Roman" w:cs="Times New Roman"/>
                <w:sz w:val="24"/>
                <w:szCs w:val="24"/>
              </w:rPr>
              <w:t>igunakan untuk menunjukkan adanya dekomposisi</w:t>
            </w:r>
          </w:p>
        </w:tc>
      </w:tr>
      <w:tr w:rsidR="00494D1E" w:rsidRPr="00045C93" w14:paraId="1EB3CCC4" w14:textId="77777777" w:rsidTr="00AF6B29">
        <w:trPr>
          <w:trHeight w:val="1416"/>
        </w:trPr>
        <w:tc>
          <w:tcPr>
            <w:tcW w:w="1534" w:type="dxa"/>
            <w:vAlign w:val="center"/>
          </w:tcPr>
          <w:p w14:paraId="455D2B25" w14:textId="48A5E9EC" w:rsidR="00494D1E" w:rsidRPr="00DA7133" w:rsidRDefault="0073107A" w:rsidP="00521D27">
            <w:pPr>
              <w:pStyle w:val="ListParagraph"/>
              <w:spacing w:line="360" w:lineRule="auto"/>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Decision</w:t>
            </w:r>
          </w:p>
        </w:tc>
        <w:tc>
          <w:tcPr>
            <w:tcW w:w="236" w:type="dxa"/>
            <w:vAlign w:val="center"/>
          </w:tcPr>
          <w:p w14:paraId="224D009C" w14:textId="670CBDB2" w:rsidR="00494D1E" w:rsidRPr="00045C93" w:rsidRDefault="00052E94"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ED635CB" wp14:editId="11E97423">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D398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7F1D3629" w14:textId="26EBAA63" w:rsidR="00494D1E" w:rsidRPr="00045C93" w:rsidRDefault="00893FCB" w:rsidP="00521D27">
            <w:pPr>
              <w:pStyle w:val="ListParagraph"/>
              <w:spacing w:line="360" w:lineRule="auto"/>
              <w:ind w:left="0"/>
              <w:jc w:val="both"/>
              <w:rPr>
                <w:rFonts w:ascii="Times New Roman" w:hAnsi="Times New Roman" w:cs="Times New Roman"/>
                <w:sz w:val="24"/>
                <w:szCs w:val="24"/>
              </w:rPr>
            </w:pPr>
            <w:r w:rsidRPr="00045C93">
              <w:rPr>
                <w:rFonts w:ascii="Times New Roman" w:hAnsi="Times New Roman" w:cs="Times New Roman"/>
                <w:sz w:val="24"/>
                <w:szCs w:val="24"/>
              </w:rPr>
              <w:t>menggambar kan pilihan untuk pengambilan keputusan, tru atau false</w:t>
            </w:r>
          </w:p>
        </w:tc>
      </w:tr>
      <w:tr w:rsidR="00494D1E" w:rsidRPr="00045C93" w14:paraId="2347EB74" w14:textId="77777777" w:rsidTr="00AF6B29">
        <w:trPr>
          <w:trHeight w:val="2116"/>
        </w:trPr>
        <w:tc>
          <w:tcPr>
            <w:tcW w:w="1534" w:type="dxa"/>
            <w:vAlign w:val="center"/>
          </w:tcPr>
          <w:p w14:paraId="72C33711" w14:textId="2B983FC8" w:rsidR="00494D1E" w:rsidRPr="00DA7133" w:rsidRDefault="0073107A" w:rsidP="00052E94">
            <w:pPr>
              <w:pStyle w:val="ListParagraph"/>
              <w:ind w:left="0"/>
              <w:jc w:val="center"/>
              <w:rPr>
                <w:rFonts w:ascii="Times New Roman" w:hAnsi="Times New Roman" w:cs="Times New Roman"/>
                <w:i/>
                <w:iCs/>
                <w:sz w:val="24"/>
                <w:szCs w:val="24"/>
              </w:rPr>
            </w:pPr>
            <w:r w:rsidRPr="00DA7133">
              <w:rPr>
                <w:rFonts w:ascii="Times New Roman" w:hAnsi="Times New Roman" w:cs="Times New Roman"/>
                <w:i/>
                <w:iCs/>
                <w:sz w:val="24"/>
                <w:szCs w:val="24"/>
              </w:rPr>
              <w:t>Swimlane</w:t>
            </w:r>
          </w:p>
        </w:tc>
        <w:tc>
          <w:tcPr>
            <w:tcW w:w="236" w:type="dxa"/>
            <w:vAlign w:val="center"/>
          </w:tcPr>
          <w:p w14:paraId="46248C66" w14:textId="217944F1" w:rsidR="00494D1E" w:rsidRPr="00045C93" w:rsidRDefault="00052E94" w:rsidP="00052E94">
            <w:pPr>
              <w:pStyle w:val="ListParagraph"/>
              <w:ind w:left="0"/>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FE212AB" wp14:editId="63F0F49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4">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32AFD66" w14:textId="39F44D9D" w:rsidR="00494D1E" w:rsidRPr="00045C93" w:rsidRDefault="00893FCB" w:rsidP="0073107A">
            <w:pPr>
              <w:pStyle w:val="ListParagraph"/>
              <w:ind w:left="0"/>
              <w:jc w:val="both"/>
              <w:rPr>
                <w:rFonts w:ascii="Times New Roman" w:hAnsi="Times New Roman" w:cs="Times New Roman"/>
                <w:sz w:val="24"/>
                <w:szCs w:val="24"/>
              </w:rPr>
            </w:pPr>
            <w:r w:rsidRPr="00045C93">
              <w:rPr>
                <w:rFonts w:ascii="Times New Roman" w:hAnsi="Times New Roman" w:cs="Times New Roman"/>
                <w:sz w:val="24"/>
                <w:szCs w:val="24"/>
              </w:rPr>
              <w:t xml:space="preserve">pembagian </w:t>
            </w:r>
            <w:r w:rsidRPr="00DA7133">
              <w:rPr>
                <w:rFonts w:ascii="Times New Roman" w:hAnsi="Times New Roman" w:cs="Times New Roman"/>
                <w:i/>
                <w:iCs/>
                <w:sz w:val="24"/>
                <w:szCs w:val="24"/>
              </w:rPr>
              <w:t>activity</w:t>
            </w:r>
            <w:r w:rsidRPr="00045C93">
              <w:rPr>
                <w:rFonts w:ascii="Times New Roman" w:hAnsi="Times New Roman" w:cs="Times New Roman"/>
                <w:sz w:val="24"/>
                <w:szCs w:val="24"/>
              </w:rPr>
              <w:t xml:space="preserve"> diagram untuk menunjukkan siapa melakukan apa</w:t>
            </w:r>
          </w:p>
        </w:tc>
      </w:tr>
    </w:tbl>
    <w:p w14:paraId="3F473C20" w14:textId="4127FDD1" w:rsidR="00494D1E" w:rsidRPr="00045C93" w:rsidRDefault="005761D6" w:rsidP="005761D6">
      <w:pPr>
        <w:pStyle w:val="ListParagraph"/>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043BAD47" w14:textId="7ECA8A87" w:rsidR="00657310" w:rsidRPr="00045C93" w:rsidRDefault="00657310" w:rsidP="00521D27">
      <w:pPr>
        <w:pStyle w:val="ListParagraph"/>
        <w:numPr>
          <w:ilvl w:val="0"/>
          <w:numId w:val="4"/>
        </w:numPr>
        <w:spacing w:line="360" w:lineRule="auto"/>
        <w:ind w:left="284" w:hanging="284"/>
        <w:rPr>
          <w:rFonts w:ascii="Times New Roman" w:hAnsi="Times New Roman" w:cs="Times New Roman"/>
          <w:i/>
          <w:iCs/>
          <w:sz w:val="24"/>
          <w:szCs w:val="24"/>
        </w:rPr>
      </w:pPr>
      <w:r w:rsidRPr="00045C93">
        <w:rPr>
          <w:rFonts w:ascii="Times New Roman" w:hAnsi="Times New Roman" w:cs="Times New Roman"/>
          <w:i/>
          <w:iCs/>
          <w:sz w:val="24"/>
          <w:szCs w:val="24"/>
        </w:rPr>
        <w:lastRenderedPageBreak/>
        <w:t>Sequence Diagram</w:t>
      </w:r>
    </w:p>
    <w:p w14:paraId="3B315827" w14:textId="43EA0EC5" w:rsidR="00052E94" w:rsidRPr="00045C93" w:rsidRDefault="00052E94" w:rsidP="00521D27">
      <w:pPr>
        <w:spacing w:line="360" w:lineRule="auto"/>
        <w:ind w:firstLine="360"/>
        <w:jc w:val="both"/>
        <w:rPr>
          <w:rFonts w:ascii="Times New Roman" w:hAnsi="Times New Roman" w:cs="Times New Roman"/>
          <w:sz w:val="24"/>
          <w:szCs w:val="24"/>
        </w:rPr>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05457795" w14:textId="1989B522" w:rsidR="00052E94" w:rsidRPr="00045C93" w:rsidRDefault="00052E94" w:rsidP="00521D27">
      <w:pPr>
        <w:spacing w:line="360" w:lineRule="auto"/>
        <w:ind w:left="360"/>
        <w:jc w:val="center"/>
        <w:rPr>
          <w:rFonts w:ascii="Times New Roman" w:hAnsi="Times New Roman" w:cs="Times New Roman"/>
          <w:i/>
          <w:iCs/>
          <w:sz w:val="24"/>
          <w:szCs w:val="24"/>
        </w:rPr>
      </w:pPr>
      <w:r w:rsidRPr="00DD5226">
        <w:rPr>
          <w:rFonts w:ascii="Times New Roman" w:hAnsi="Times New Roman" w:cs="Times New Roman"/>
          <w:b/>
          <w:bCs/>
          <w:sz w:val="24"/>
          <w:szCs w:val="24"/>
        </w:rPr>
        <w:t>Tabel 2.</w:t>
      </w:r>
      <w:r w:rsidR="00DD5226" w:rsidRPr="00DD5226">
        <w:rPr>
          <w:rFonts w:ascii="Times New Roman" w:hAnsi="Times New Roman" w:cs="Times New Roman"/>
          <w:b/>
          <w:bCs/>
          <w:sz w:val="24"/>
          <w:szCs w:val="24"/>
        </w:rPr>
        <w:t>4</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Sequence Diagram</w:t>
      </w:r>
      <w:r w:rsidR="00DD5226">
        <w:rPr>
          <w:rFonts w:ascii="Times New Roman" w:hAnsi="Times New Roman" w:cs="Times New Roman"/>
          <w:i/>
          <w:iCs/>
          <w:sz w:val="24"/>
          <w:szCs w:val="24"/>
        </w:rPr>
        <w:t xml:space="preserve"> </w:t>
      </w:r>
      <w:r w:rsidR="00DD5226">
        <w:rPr>
          <w:rFonts w:ascii="Times New Roman" w:hAnsi="Times New Roman" w:cs="Times New Roman"/>
          <w:sz w:val="24"/>
          <w:szCs w:val="24"/>
        </w:rPr>
        <w:t xml:space="preserve">(sumber </w:t>
      </w:r>
      <w:r w:rsidR="00DD5226" w:rsidRPr="00045C93">
        <w:rPr>
          <w:rFonts w:ascii="Times New Roman" w:hAnsi="Times New Roman" w:cs="Times New Roman"/>
          <w:noProof/>
          <w:sz w:val="24"/>
          <w:szCs w:val="24"/>
        </w:rPr>
        <w:t>A. Hendini</w:t>
      </w:r>
      <w:r w:rsidR="00DD5226">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442"/>
        <w:gridCol w:w="1568"/>
        <w:gridCol w:w="4781"/>
      </w:tblGrid>
      <w:tr w:rsidR="0073107A" w:rsidRPr="00045C93" w14:paraId="36EF3260" w14:textId="77777777" w:rsidTr="00AF6B29">
        <w:tc>
          <w:tcPr>
            <w:tcW w:w="1559" w:type="dxa"/>
            <w:vAlign w:val="center"/>
          </w:tcPr>
          <w:p w14:paraId="3F073640" w14:textId="77777777" w:rsidR="0073107A" w:rsidRPr="00045C93" w:rsidRDefault="0073107A"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84" w:type="dxa"/>
            <w:vAlign w:val="center"/>
          </w:tcPr>
          <w:p w14:paraId="12B91396" w14:textId="77777777" w:rsidR="0073107A" w:rsidRPr="00045C93" w:rsidRDefault="0073107A"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5948" w:type="dxa"/>
          </w:tcPr>
          <w:p w14:paraId="61312F44" w14:textId="77777777" w:rsidR="0073107A" w:rsidRPr="00045C93" w:rsidRDefault="0073107A" w:rsidP="00521D27">
            <w:pPr>
              <w:pStyle w:val="ListParagraph"/>
              <w:spacing w:line="360" w:lineRule="auto"/>
              <w:ind w:left="0"/>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AF6B29" w:rsidRPr="00045C93" w14:paraId="5FF83AC3" w14:textId="77777777" w:rsidTr="00AF6B29">
        <w:tc>
          <w:tcPr>
            <w:tcW w:w="1559" w:type="dxa"/>
            <w:vAlign w:val="center"/>
          </w:tcPr>
          <w:p w14:paraId="116C4B38" w14:textId="7326CBDF"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028E5B9E" w14:textId="326827BE"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60C97611" wp14:editId="2BC36669">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2A5D7FB0" w14:textId="023C83C5" w:rsidR="00DA7133" w:rsidRPr="00045C93" w:rsidRDefault="00DA7133" w:rsidP="00521D27">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AF6B29" w:rsidRPr="00045C93" w14:paraId="3F125AE3" w14:textId="77777777" w:rsidTr="00AF6B29">
        <w:trPr>
          <w:trHeight w:val="560"/>
        </w:trPr>
        <w:tc>
          <w:tcPr>
            <w:tcW w:w="1559" w:type="dxa"/>
            <w:vAlign w:val="center"/>
          </w:tcPr>
          <w:p w14:paraId="50F321AE" w14:textId="2222A1EE"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A5FFE0F" w14:textId="2FFEAF56"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58994B0F" wp14:editId="0BE16FF8">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FA243DD" w14:textId="7812366C" w:rsidR="00DA7133" w:rsidRPr="00045C93" w:rsidRDefault="00DA7133" w:rsidP="00521D27">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AF6B29" w:rsidRPr="00045C93" w14:paraId="00C0DCC2" w14:textId="77777777" w:rsidTr="00AF6B29">
        <w:trPr>
          <w:trHeight w:val="1034"/>
        </w:trPr>
        <w:tc>
          <w:tcPr>
            <w:tcW w:w="1559" w:type="dxa"/>
            <w:vAlign w:val="center"/>
          </w:tcPr>
          <w:p w14:paraId="3E359BFE" w14:textId="053F5FBC"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29AE3DD6" w14:textId="4A9D01B7"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0457A007" wp14:editId="30A2D82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1C86F710" w14:textId="273D5B3F" w:rsidR="00DA7133" w:rsidRPr="00045C93" w:rsidRDefault="00DA7133" w:rsidP="00521D27">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AF6B29" w:rsidRPr="00045C93" w14:paraId="60239AFD" w14:textId="77777777" w:rsidTr="00AF6B29">
        <w:tc>
          <w:tcPr>
            <w:tcW w:w="1559" w:type="dxa"/>
            <w:vAlign w:val="center"/>
          </w:tcPr>
          <w:p w14:paraId="01E1BDF2" w14:textId="550B8166"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4C409A9F" w14:textId="571D9475"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4D52885" wp14:editId="3469C91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578A375" w14:textId="2E78D133" w:rsidR="00DA7133" w:rsidRPr="00045C93" w:rsidRDefault="00DA7133" w:rsidP="00521D27">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AF6B29" w:rsidRPr="00045C93" w14:paraId="18E969AA" w14:textId="77777777" w:rsidTr="00AF6B29">
        <w:tc>
          <w:tcPr>
            <w:tcW w:w="1559" w:type="dxa"/>
            <w:vAlign w:val="center"/>
          </w:tcPr>
          <w:p w14:paraId="50FDD3CB" w14:textId="6B523860"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34B30490" w14:textId="1A4188A2"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5F237535" wp14:editId="6E546198">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52C2DEC7" w14:textId="110ABA6B" w:rsidR="00DA7133" w:rsidRPr="00045C93" w:rsidRDefault="00DA7133" w:rsidP="00521D27">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AF6B29" w:rsidRPr="00045C93" w14:paraId="7D643451" w14:textId="77777777" w:rsidTr="00AF6B29">
        <w:trPr>
          <w:trHeight w:val="1416"/>
        </w:trPr>
        <w:tc>
          <w:tcPr>
            <w:tcW w:w="1559" w:type="dxa"/>
            <w:vAlign w:val="center"/>
          </w:tcPr>
          <w:p w14:paraId="4D874B6A" w14:textId="190464EB"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t>Activation</w:t>
            </w:r>
          </w:p>
        </w:tc>
        <w:tc>
          <w:tcPr>
            <w:tcW w:w="284" w:type="dxa"/>
            <w:vAlign w:val="center"/>
          </w:tcPr>
          <w:p w14:paraId="5A65053C" w14:textId="495BF315" w:rsidR="00DA7133" w:rsidRPr="00045C93" w:rsidRDefault="00DA7133"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67895993" wp14:editId="1B3E3A4A">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7086C5EE" w14:textId="050BE390" w:rsidR="00DA7133" w:rsidRPr="00045C93" w:rsidRDefault="00DA7133" w:rsidP="00521D27">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AF6B29" w:rsidRPr="00045C93" w14:paraId="756AB26A" w14:textId="77777777" w:rsidTr="00AF6B29">
        <w:trPr>
          <w:trHeight w:val="2116"/>
        </w:trPr>
        <w:tc>
          <w:tcPr>
            <w:tcW w:w="1559" w:type="dxa"/>
            <w:vAlign w:val="center"/>
          </w:tcPr>
          <w:p w14:paraId="0838072F" w14:textId="41409C91" w:rsidR="00DA7133" w:rsidRPr="00DA7133" w:rsidRDefault="00DA7133" w:rsidP="00521D27">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Lifeline</w:t>
            </w:r>
          </w:p>
        </w:tc>
        <w:tc>
          <w:tcPr>
            <w:tcW w:w="284" w:type="dxa"/>
            <w:vAlign w:val="center"/>
          </w:tcPr>
          <w:p w14:paraId="68783E02" w14:textId="029EF73F" w:rsidR="00DA7133" w:rsidRPr="00045C93" w:rsidRDefault="00DA7133" w:rsidP="00AF6B29">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277FD15A" wp14:editId="61A7959B">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73CE35" id="Straight Connector 46"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67EFCBCF" w14:textId="128822E0" w:rsidR="00DA7133" w:rsidRPr="00045C93" w:rsidRDefault="00DA7133" w:rsidP="00521D27">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0A5A2341" w14:textId="36410734" w:rsidR="0073107A" w:rsidRPr="00045C93" w:rsidRDefault="005761D6" w:rsidP="00521D27">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521A0C6C" w14:textId="0B60E78B" w:rsidR="00657310" w:rsidRPr="00521D27" w:rsidRDefault="00657310" w:rsidP="00521D27">
      <w:pPr>
        <w:pStyle w:val="ListParagraph"/>
        <w:numPr>
          <w:ilvl w:val="0"/>
          <w:numId w:val="4"/>
        </w:numPr>
        <w:spacing w:line="360" w:lineRule="auto"/>
        <w:ind w:left="284" w:hanging="284"/>
        <w:rPr>
          <w:rFonts w:ascii="Times New Roman" w:hAnsi="Times New Roman" w:cs="Times New Roman"/>
          <w:i/>
          <w:iCs/>
          <w:sz w:val="24"/>
          <w:szCs w:val="24"/>
        </w:rPr>
      </w:pPr>
      <w:r w:rsidRPr="00521D27">
        <w:rPr>
          <w:rFonts w:ascii="Times New Roman" w:hAnsi="Times New Roman" w:cs="Times New Roman"/>
          <w:i/>
          <w:iCs/>
          <w:sz w:val="24"/>
          <w:szCs w:val="24"/>
        </w:rPr>
        <w:t>Class Diagram</w:t>
      </w:r>
    </w:p>
    <w:p w14:paraId="6F3D9174" w14:textId="77777777" w:rsidR="00B569EF" w:rsidRDefault="00320FB7" w:rsidP="00B569EF">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constraint yang berhubungan dengan objek yang dikoneksikan.</w:t>
      </w:r>
    </w:p>
    <w:p w14:paraId="794B4DAB" w14:textId="39077C6F" w:rsidR="00320FB7" w:rsidRPr="00045C93" w:rsidRDefault="00320FB7" w:rsidP="00B569EF">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w:t>
      </w:r>
      <w:proofErr w:type="gramStart"/>
      <w:r w:rsidRPr="00045C93">
        <w:rPr>
          <w:rFonts w:ascii="Times New Roman" w:hAnsi="Times New Roman" w:cs="Times New Roman"/>
          <w:sz w:val="24"/>
          <w:szCs w:val="24"/>
        </w:rPr>
        <w:t>meliputi :</w:t>
      </w:r>
      <w:proofErr w:type="gramEnd"/>
      <w:r w:rsidRPr="00045C93">
        <w:rPr>
          <w:rFonts w:ascii="Times New Roman" w:hAnsi="Times New Roman" w:cs="Times New Roman"/>
          <w:sz w:val="24"/>
          <w:szCs w:val="24"/>
        </w:rPr>
        <w:t xml:space="preserve">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Multiplicity atau Cardinality</w:t>
      </w:r>
      <w:r w:rsidRPr="00045C93">
        <w:rPr>
          <w:rFonts w:ascii="Times New Roman" w:hAnsi="Times New Roman" w:cs="Times New Roman"/>
          <w:sz w:val="24"/>
          <w:szCs w:val="24"/>
        </w:rPr>
        <w:t>.</w:t>
      </w:r>
    </w:p>
    <w:p w14:paraId="1F9F7286" w14:textId="35280F97" w:rsidR="00320FB7" w:rsidRPr="00045C93" w:rsidRDefault="00320FB7" w:rsidP="00521D27">
      <w:pPr>
        <w:pStyle w:val="ListParagraph"/>
        <w:spacing w:line="360" w:lineRule="auto"/>
        <w:jc w:val="center"/>
        <w:rPr>
          <w:rFonts w:ascii="Times New Roman" w:hAnsi="Times New Roman" w:cs="Times New Roman"/>
          <w:sz w:val="24"/>
          <w:szCs w:val="24"/>
        </w:rPr>
      </w:pPr>
      <w:r w:rsidRPr="00DD5226">
        <w:rPr>
          <w:rFonts w:ascii="Times New Roman" w:hAnsi="Times New Roman" w:cs="Times New Roman"/>
          <w:b/>
          <w:bCs/>
          <w:sz w:val="24"/>
          <w:szCs w:val="24"/>
        </w:rPr>
        <w:t>Tabel 2.</w:t>
      </w:r>
      <w:r w:rsidR="00DD5226" w:rsidRPr="00DD5226">
        <w:rPr>
          <w:rFonts w:ascii="Times New Roman" w:hAnsi="Times New Roman" w:cs="Times New Roman"/>
          <w:b/>
          <w:bCs/>
          <w:sz w:val="24"/>
          <w:szCs w:val="24"/>
        </w:rPr>
        <w:t>5</w:t>
      </w:r>
      <w:r w:rsidR="00DD5226">
        <w:rPr>
          <w:rFonts w:ascii="Times New Roman" w:hAnsi="Times New Roman" w:cs="Times New Roman"/>
          <w:sz w:val="24"/>
          <w:szCs w:val="24"/>
        </w:rPr>
        <w:t xml:space="preserve"> Class Diagram </w:t>
      </w:r>
      <w:r w:rsidR="00DD5226">
        <w:rPr>
          <w:rFonts w:ascii="Times New Roman" w:hAnsi="Times New Roman" w:cs="Times New Roman"/>
          <w:sz w:val="24"/>
          <w:szCs w:val="24"/>
        </w:rPr>
        <w:t xml:space="preserve">(sumber </w:t>
      </w:r>
      <w:r w:rsidR="00DD5226" w:rsidRPr="00045C93">
        <w:rPr>
          <w:rFonts w:ascii="Times New Roman" w:hAnsi="Times New Roman" w:cs="Times New Roman"/>
          <w:noProof/>
          <w:sz w:val="24"/>
          <w:szCs w:val="24"/>
        </w:rPr>
        <w:t>A. Hendini</w:t>
      </w:r>
      <w:r w:rsidR="00DD5226">
        <w:rPr>
          <w:rFonts w:ascii="Times New Roman" w:hAnsi="Times New Roman" w:cs="Times New Roman"/>
          <w:noProof/>
          <w:sz w:val="24"/>
          <w:szCs w:val="24"/>
        </w:rPr>
        <w:t xml:space="preserve"> 2016)</w:t>
      </w:r>
    </w:p>
    <w:tbl>
      <w:tblPr>
        <w:tblStyle w:val="TableGrid"/>
        <w:tblW w:w="0" w:type="auto"/>
        <w:tblInd w:w="1129" w:type="dxa"/>
        <w:tblLook w:val="04A0" w:firstRow="1" w:lastRow="0" w:firstColumn="1" w:lastColumn="0" w:noHBand="0" w:noVBand="1"/>
      </w:tblPr>
      <w:tblGrid>
        <w:gridCol w:w="1701"/>
        <w:gridCol w:w="3969"/>
      </w:tblGrid>
      <w:tr w:rsidR="00320FB7" w:rsidRPr="00045C93" w14:paraId="2AF64DC9" w14:textId="77777777" w:rsidTr="009572AA">
        <w:tc>
          <w:tcPr>
            <w:tcW w:w="1701" w:type="dxa"/>
          </w:tcPr>
          <w:p w14:paraId="403CD4AA" w14:textId="63A6055F" w:rsidR="00320FB7" w:rsidRPr="00521D27" w:rsidRDefault="009572AA" w:rsidP="00521D27">
            <w:pPr>
              <w:spacing w:line="360" w:lineRule="auto"/>
              <w:rPr>
                <w:rFonts w:ascii="Times New Roman" w:hAnsi="Times New Roman" w:cs="Times New Roman"/>
                <w:i/>
                <w:iCs/>
                <w:sz w:val="24"/>
                <w:szCs w:val="24"/>
              </w:rPr>
            </w:pPr>
            <w:r w:rsidRPr="00521D27">
              <w:rPr>
                <w:rFonts w:ascii="Times New Roman" w:hAnsi="Times New Roman" w:cs="Times New Roman"/>
                <w:i/>
                <w:iCs/>
                <w:sz w:val="24"/>
                <w:szCs w:val="24"/>
              </w:rPr>
              <w:t>Multiplicity</w:t>
            </w:r>
          </w:p>
        </w:tc>
        <w:tc>
          <w:tcPr>
            <w:tcW w:w="3969" w:type="dxa"/>
          </w:tcPr>
          <w:p w14:paraId="78B74C48" w14:textId="5332783D" w:rsidR="00320FB7" w:rsidRPr="00045C93" w:rsidRDefault="009572AA"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320FB7" w:rsidRPr="00045C93" w14:paraId="0F48C2C9" w14:textId="77777777" w:rsidTr="009572AA">
        <w:tc>
          <w:tcPr>
            <w:tcW w:w="1701" w:type="dxa"/>
          </w:tcPr>
          <w:p w14:paraId="4612D396" w14:textId="523B9134" w:rsidR="00320FB7" w:rsidRPr="00045C93" w:rsidRDefault="009572AA"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5B4C0AD7" w14:textId="7A0AA34E" w:rsidR="00320FB7" w:rsidRPr="00045C93" w:rsidRDefault="009572AA"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320FB7" w:rsidRPr="00045C93" w14:paraId="24A9D78D" w14:textId="77777777" w:rsidTr="009572AA">
        <w:tc>
          <w:tcPr>
            <w:tcW w:w="1701" w:type="dxa"/>
          </w:tcPr>
          <w:p w14:paraId="756542FA" w14:textId="61CBE5A1" w:rsidR="00320FB7" w:rsidRPr="00045C93" w:rsidRDefault="009572AA"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48C7663C" w14:textId="3C1241EA" w:rsidR="00320FB7" w:rsidRPr="00045C93" w:rsidRDefault="009572AA"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320FB7" w:rsidRPr="00045C93" w14:paraId="463429AA" w14:textId="77777777" w:rsidTr="009572AA">
        <w:tc>
          <w:tcPr>
            <w:tcW w:w="1701" w:type="dxa"/>
          </w:tcPr>
          <w:p w14:paraId="22BF0834" w14:textId="554EEBC2" w:rsidR="00320FB7" w:rsidRPr="00045C93" w:rsidRDefault="009572AA" w:rsidP="00521D27">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15AA6D6A" w14:textId="11E2ADE4" w:rsidR="00320FB7" w:rsidRPr="00045C93" w:rsidRDefault="009572AA"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320FB7" w:rsidRPr="00045C93" w14:paraId="1970C821" w14:textId="77777777" w:rsidTr="009572AA">
        <w:tc>
          <w:tcPr>
            <w:tcW w:w="1701" w:type="dxa"/>
          </w:tcPr>
          <w:p w14:paraId="5A2F3466" w14:textId="6A00C4BF" w:rsidR="00320FB7" w:rsidRPr="00045C93" w:rsidRDefault="009572AA"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5FFA1E7F" w14:textId="1B352964" w:rsidR="00320FB7" w:rsidRPr="00045C93" w:rsidRDefault="009572AA"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320FB7" w:rsidRPr="00045C93" w14:paraId="034313E4" w14:textId="77777777" w:rsidTr="009572AA">
        <w:tc>
          <w:tcPr>
            <w:tcW w:w="1701" w:type="dxa"/>
          </w:tcPr>
          <w:p w14:paraId="16BA533D" w14:textId="42217960" w:rsidR="00320FB7" w:rsidRPr="00045C93" w:rsidRDefault="009572AA" w:rsidP="009572AA">
            <w:pPr>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0517F5F3" w14:textId="4D5068D0" w:rsidR="00320FB7" w:rsidRPr="00045C93" w:rsidRDefault="009572AA" w:rsidP="00775A7F">
            <w:pPr>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501B6EA4" w14:textId="15717D2C" w:rsidR="00493A84" w:rsidRDefault="005761D6" w:rsidP="005761D6">
      <w:pPr>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10D6A480" w14:textId="31F175AB" w:rsidR="00775A7F" w:rsidRPr="00045C93" w:rsidRDefault="00493A84" w:rsidP="00493A84">
      <w:pPr>
        <w:rPr>
          <w:rFonts w:ascii="Times New Roman" w:hAnsi="Times New Roman" w:cs="Times New Roman"/>
          <w:noProof/>
          <w:sz w:val="24"/>
          <w:szCs w:val="24"/>
        </w:rPr>
      </w:pPr>
      <w:r>
        <w:rPr>
          <w:rFonts w:ascii="Times New Roman" w:hAnsi="Times New Roman" w:cs="Times New Roman"/>
          <w:noProof/>
          <w:sz w:val="24"/>
          <w:szCs w:val="24"/>
        </w:rPr>
        <w:br w:type="page"/>
      </w:r>
    </w:p>
    <w:p w14:paraId="4D9D48A8" w14:textId="23221182" w:rsidR="00657310" w:rsidRPr="00493A84" w:rsidRDefault="00B16707" w:rsidP="00493A84">
      <w:pPr>
        <w:pStyle w:val="ListParagraph"/>
        <w:numPr>
          <w:ilvl w:val="0"/>
          <w:numId w:val="4"/>
        </w:numPr>
        <w:ind w:left="284" w:hanging="284"/>
        <w:rPr>
          <w:rFonts w:ascii="Times New Roman" w:hAnsi="Times New Roman" w:cs="Times New Roman"/>
          <w:i/>
          <w:iCs/>
          <w:sz w:val="24"/>
          <w:szCs w:val="24"/>
        </w:rPr>
      </w:pPr>
      <w:r w:rsidRPr="00521D27">
        <w:rPr>
          <w:rFonts w:ascii="Times New Roman" w:hAnsi="Times New Roman" w:cs="Times New Roman"/>
          <w:i/>
          <w:iCs/>
          <w:sz w:val="24"/>
          <w:szCs w:val="24"/>
        </w:rPr>
        <w:lastRenderedPageBreak/>
        <w:t xml:space="preserve">Framework </w:t>
      </w:r>
      <w:r w:rsidR="00775A7F" w:rsidRPr="00521D27">
        <w:rPr>
          <w:rFonts w:ascii="Times New Roman" w:hAnsi="Times New Roman" w:cs="Times New Roman"/>
          <w:i/>
          <w:iCs/>
          <w:sz w:val="24"/>
          <w:szCs w:val="24"/>
        </w:rPr>
        <w:t>Laravel</w:t>
      </w:r>
    </w:p>
    <w:p w14:paraId="6708E971" w14:textId="42470CB3" w:rsidR="00B16707" w:rsidRPr="00045C93" w:rsidRDefault="00B16707" w:rsidP="00B16707">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w:t>
      </w:r>
      <w:r w:rsidR="001206E5" w:rsidRPr="00045C93">
        <w:rPr>
          <w:rFonts w:ascii="Times New Roman" w:hAnsi="Times New Roman" w:cs="Times New Roman"/>
          <w:sz w:val="24"/>
          <w:szCs w:val="24"/>
        </w:rPr>
        <w:t>perawatan</w:t>
      </w:r>
      <w:r w:rsidRPr="00045C93">
        <w:rPr>
          <w:rFonts w:ascii="Times New Roman" w:hAnsi="Times New Roman" w:cs="Times New Roman"/>
          <w:sz w:val="24"/>
          <w:szCs w:val="24"/>
        </w:rPr>
        <w:t xml:space="preserve"> aplikasi web.</w:t>
      </w:r>
      <w:r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2]","plainTextFormattedCitation":"[12]","previouslyFormattedCitation":"[12]"},"properties":{"noteIndex":0},"schema":"https://github.com/citation-style-language/schema/raw/master/csl-citation.json"}</w:instrText>
      </w:r>
      <w:r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2]</w:t>
      </w:r>
      <w:r w:rsidRPr="00045C93">
        <w:rPr>
          <w:rFonts w:ascii="Times New Roman" w:hAnsi="Times New Roman" w:cs="Times New Roman"/>
          <w:sz w:val="24"/>
          <w:szCs w:val="24"/>
        </w:rPr>
        <w:fldChar w:fldCharType="end"/>
      </w:r>
    </w:p>
    <w:p w14:paraId="27CB9CDA" w14:textId="57C8C24B" w:rsidR="00657310" w:rsidRPr="00045C93" w:rsidRDefault="00775A7F"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Laravel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w:t>
      </w:r>
      <w:r w:rsidR="00B16707" w:rsidRPr="00045C93">
        <w:rPr>
          <w:rFonts w:ascii="Times New Roman" w:hAnsi="Times New Roman" w:cs="Times New Roman"/>
          <w:sz w:val="24"/>
          <w:szCs w:val="24"/>
        </w:rPr>
        <w:t xml:space="preserve"> (</w:t>
      </w:r>
      <w:r w:rsidR="00B16707" w:rsidRPr="00521D27">
        <w:rPr>
          <w:rFonts w:ascii="Times New Roman" w:hAnsi="Times New Roman" w:cs="Times New Roman"/>
          <w:i/>
          <w:iCs/>
          <w:sz w:val="24"/>
          <w:szCs w:val="24"/>
        </w:rPr>
        <w:t>Module, View, Controller</w:t>
      </w:r>
      <w:r w:rsidR="00B16707" w:rsidRPr="00045C93">
        <w:rPr>
          <w:rFonts w:ascii="Times New Roman" w:hAnsi="Times New Roman" w:cs="Times New Roman"/>
          <w:sz w:val="24"/>
          <w:szCs w:val="24"/>
        </w:rPr>
        <w:t>)</w:t>
      </w:r>
      <w:r w:rsidRPr="00045C93">
        <w:rPr>
          <w:rFonts w:ascii="Times New Roman" w:hAnsi="Times New Roman" w:cs="Times New Roman"/>
          <w:sz w:val="24"/>
          <w:szCs w:val="24"/>
        </w:rPr>
        <w:t xml:space="preserve">. </w:t>
      </w:r>
      <w:r w:rsidR="00B16707"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3]","plainTextFormattedCitation":"[13]","previouslyFormattedCitation":"[13]"},"properties":{"noteIndex":0},"schema":"https://github.com/citation-style-language/schema/raw/master/csl-citation.json"}</w:instrText>
      </w:r>
      <w:r w:rsidR="00B16707"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3]</w:t>
      </w:r>
      <w:r w:rsidR="00B16707" w:rsidRPr="00045C93">
        <w:rPr>
          <w:rFonts w:ascii="Times New Roman" w:hAnsi="Times New Roman" w:cs="Times New Roman"/>
          <w:sz w:val="24"/>
          <w:szCs w:val="24"/>
        </w:rPr>
        <w:fldChar w:fldCharType="end"/>
      </w:r>
      <w:r w:rsidR="0008209A" w:rsidRPr="00045C93">
        <w:rPr>
          <w:rFonts w:ascii="Times New Roman" w:hAnsi="Times New Roman" w:cs="Times New Roman"/>
          <w:sz w:val="24"/>
          <w:szCs w:val="24"/>
        </w:rPr>
        <w:t xml:space="preserve"> </w:t>
      </w:r>
    </w:p>
    <w:p w14:paraId="68432795" w14:textId="43A4BE94" w:rsidR="0087259E" w:rsidRPr="00045C93" w:rsidRDefault="0087259E"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4]","plainTextFormattedCitation":"[14]","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4]</w:t>
      </w:r>
      <w:r w:rsidRPr="00045C93">
        <w:rPr>
          <w:rFonts w:ascii="Times New Roman" w:hAnsi="Times New Roman" w:cs="Times New Roman"/>
          <w:sz w:val="24"/>
          <w:szCs w:val="24"/>
        </w:rPr>
        <w:fldChar w:fldCharType="end"/>
      </w:r>
    </w:p>
    <w:p w14:paraId="603BDA2A" w14:textId="30964AB6" w:rsidR="001206E5" w:rsidRPr="00045C93" w:rsidRDefault="001206E5"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r w:rsidR="00A34137" w:rsidRPr="00045C93">
        <w:rPr>
          <w:rFonts w:ascii="Times New Roman" w:hAnsi="Times New Roman" w:cs="Times New Roman"/>
          <w:sz w:val="24"/>
          <w:szCs w:val="24"/>
        </w:rPr>
        <w:t>.</w:t>
      </w:r>
    </w:p>
    <w:p w14:paraId="51BD4BFB" w14:textId="2F60F189" w:rsidR="00657310" w:rsidRPr="00045C93" w:rsidRDefault="00CC79E4" w:rsidP="00601568">
      <w:pPr>
        <w:pStyle w:val="ListParagraph"/>
        <w:numPr>
          <w:ilvl w:val="0"/>
          <w:numId w:val="4"/>
        </w:numPr>
        <w:ind w:left="284" w:hanging="284"/>
        <w:rPr>
          <w:rFonts w:ascii="Times New Roman" w:hAnsi="Times New Roman" w:cs="Times New Roman"/>
          <w:sz w:val="24"/>
          <w:szCs w:val="24"/>
        </w:rPr>
      </w:pPr>
      <w:r w:rsidRPr="00045C93">
        <w:rPr>
          <w:rFonts w:ascii="Times New Roman" w:hAnsi="Times New Roman" w:cs="Times New Roman"/>
          <w:sz w:val="24"/>
          <w:szCs w:val="24"/>
        </w:rPr>
        <w:t>Database</w:t>
      </w:r>
    </w:p>
    <w:p w14:paraId="35246ED9" w14:textId="58F708E4" w:rsidR="00657310" w:rsidRPr="00045C93" w:rsidRDefault="009E52C8"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w:t>
      </w:r>
      <w:r w:rsidR="003B1012" w:rsidRPr="00045C93">
        <w:rPr>
          <w:rFonts w:ascii="Times New Roman" w:hAnsi="Times New Roman" w:cs="Times New Roman"/>
          <w:sz w:val="24"/>
          <w:szCs w:val="24"/>
        </w:rPr>
        <w:t>Relational Database Management System (RDBMS) Endang Setyawati</w:t>
      </w:r>
      <w:r w:rsidRPr="00045C93">
        <w:rPr>
          <w:rFonts w:ascii="Times New Roman" w:hAnsi="Times New Roman" w:cs="Times New Roman"/>
          <w:sz w:val="24"/>
          <w:szCs w:val="24"/>
        </w:rPr>
        <w:t xml:space="preserve"> mengemukakan bahwa Database adalah </w:t>
      </w:r>
      <w:r w:rsidR="003B1012" w:rsidRPr="00045C93">
        <w:rPr>
          <w:rFonts w:ascii="Times New Roman" w:hAnsi="Times New Roman" w:cs="Times New Roman"/>
          <w:sz w:val="24"/>
          <w:szCs w:val="24"/>
        </w:rPr>
        <w:t>Basis   datadapat</w:t>
      </w:r>
      <w:r w:rsidR="008C3226">
        <w:rPr>
          <w:rFonts w:ascii="Times New Roman" w:hAnsi="Times New Roman" w:cs="Times New Roman"/>
          <w:sz w:val="24"/>
          <w:szCs w:val="24"/>
        </w:rPr>
        <w:t xml:space="preserve"> </w:t>
      </w:r>
      <w:r w:rsidR="003B1012" w:rsidRPr="00045C93">
        <w:rPr>
          <w:rFonts w:ascii="Times New Roman" w:hAnsi="Times New Roman" w:cs="Times New Roman"/>
          <w:sz w:val="24"/>
          <w:szCs w:val="24"/>
        </w:rPr>
        <w:t>diartikan</w:t>
      </w:r>
      <w:r w:rsidR="008C3226">
        <w:rPr>
          <w:rFonts w:ascii="Times New Roman" w:hAnsi="Times New Roman" w:cs="Times New Roman"/>
          <w:sz w:val="24"/>
          <w:szCs w:val="24"/>
        </w:rPr>
        <w:t xml:space="preserve"> </w:t>
      </w:r>
      <w:r w:rsidR="003B1012" w:rsidRPr="00045C93">
        <w:rPr>
          <w:rFonts w:ascii="Times New Roman" w:hAnsi="Times New Roman" w:cs="Times New Roman"/>
          <w:sz w:val="24"/>
          <w:szCs w:val="24"/>
        </w:rPr>
        <w:t xml:space="preserve">sebagai   kumpulan   data tentang suatu benda / kejadian </w:t>
      </w:r>
      <w:proofErr w:type="gramStart"/>
      <w:r w:rsidR="003B1012" w:rsidRPr="00045C93">
        <w:rPr>
          <w:rFonts w:ascii="Times New Roman" w:hAnsi="Times New Roman" w:cs="Times New Roman"/>
          <w:sz w:val="24"/>
          <w:szCs w:val="24"/>
        </w:rPr>
        <w:t>yg  saling</w:t>
      </w:r>
      <w:proofErr w:type="gramEnd"/>
      <w:r w:rsidR="003B1012"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003B1012" w:rsidRPr="00045C93">
        <w:rPr>
          <w:rFonts w:ascii="Times New Roman" w:hAnsi="Times New Roman" w:cs="Times New Roman"/>
          <w:sz w:val="24"/>
          <w:szCs w:val="24"/>
        </w:rPr>
        <w:t>implisit .</w:t>
      </w:r>
      <w:proofErr w:type="gramEnd"/>
      <w:r w:rsidR="003B1012" w:rsidRPr="00045C93">
        <w:rPr>
          <w:rFonts w:ascii="Times New Roman" w:hAnsi="Times New Roman" w:cs="Times New Roman"/>
          <w:sz w:val="24"/>
          <w:szCs w:val="24"/>
        </w:rPr>
        <w:t xml:space="preserve"> Data dicatat/rekam dalam bentuk angka huruf simbul gambar </w:t>
      </w:r>
      <w:proofErr w:type="gramStart"/>
      <w:r w:rsidR="003B1012" w:rsidRPr="00045C93">
        <w:rPr>
          <w:rFonts w:ascii="Times New Roman" w:hAnsi="Times New Roman" w:cs="Times New Roman"/>
          <w:sz w:val="24"/>
          <w:szCs w:val="24"/>
        </w:rPr>
        <w:t>bunyi/kombinasinya.Basis  datamerupakan</w:t>
      </w:r>
      <w:proofErr w:type="gramEnd"/>
      <w:r w:rsidR="003B1012" w:rsidRPr="00045C93">
        <w:rPr>
          <w:rFonts w:ascii="Times New Roman" w:hAnsi="Times New Roman" w:cs="Times New Roman"/>
          <w:sz w:val="24"/>
          <w:szCs w:val="24"/>
        </w:rPr>
        <w:t xml:space="preserve">  penyajian  suatu  aspek  dari  dunia </w:t>
      </w:r>
      <w:r w:rsidR="003B1012" w:rsidRPr="00045C93">
        <w:rPr>
          <w:rFonts w:ascii="Times New Roman" w:hAnsi="Times New Roman" w:cs="Times New Roman"/>
          <w:sz w:val="24"/>
          <w:szCs w:val="24"/>
        </w:rPr>
        <w:lastRenderedPageBreak/>
        <w:t xml:space="preserve">nyata.  </w:t>
      </w:r>
      <w:proofErr w:type="gramStart"/>
      <w:r w:rsidR="003B1012" w:rsidRPr="00045C93">
        <w:rPr>
          <w:rFonts w:ascii="Times New Roman" w:hAnsi="Times New Roman" w:cs="Times New Roman"/>
          <w:sz w:val="24"/>
          <w:szCs w:val="24"/>
        </w:rPr>
        <w:t>Basis  data</w:t>
      </w:r>
      <w:proofErr w:type="gramEnd"/>
      <w:r w:rsidR="003B1012" w:rsidRPr="00045C93">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 </w:t>
      </w:r>
      <w:r w:rsidR="003B1012"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5]","plainTextFormattedCitation":"[15]","previouslyFormattedCitation":"[15]"},"properties":{"noteIndex":0},"schema":"https://github.com/citation-style-language/schema/raw/master/csl-citation.json"}</w:instrText>
      </w:r>
      <w:r w:rsidR="003B1012" w:rsidRPr="00045C93">
        <w:rPr>
          <w:rFonts w:ascii="Times New Roman" w:hAnsi="Times New Roman" w:cs="Times New Roman"/>
          <w:sz w:val="24"/>
          <w:szCs w:val="24"/>
        </w:rPr>
        <w:fldChar w:fldCharType="separate"/>
      </w:r>
      <w:r w:rsidR="00054204" w:rsidRPr="00045C93">
        <w:rPr>
          <w:rFonts w:ascii="Times New Roman" w:hAnsi="Times New Roman" w:cs="Times New Roman"/>
          <w:noProof/>
          <w:sz w:val="24"/>
          <w:szCs w:val="24"/>
        </w:rPr>
        <w:t>[15]</w:t>
      </w:r>
      <w:r w:rsidR="003B1012" w:rsidRPr="00045C93">
        <w:rPr>
          <w:rFonts w:ascii="Times New Roman" w:hAnsi="Times New Roman" w:cs="Times New Roman"/>
          <w:sz w:val="24"/>
          <w:szCs w:val="24"/>
        </w:rPr>
        <w:fldChar w:fldCharType="end"/>
      </w:r>
    </w:p>
    <w:p w14:paraId="5A86BCDA" w14:textId="315ED2EB" w:rsidR="009E52C8" w:rsidRPr="00045C93" w:rsidRDefault="009E52C8"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tabase Management System (DBMS) </w:t>
      </w:r>
      <w:r w:rsidR="00373D3F" w:rsidRPr="00045C93">
        <w:rPr>
          <w:rFonts w:ascii="Times New Roman" w:hAnsi="Times New Roman" w:cs="Times New Roman"/>
          <w:sz w:val="24"/>
          <w:szCs w:val="24"/>
        </w:rPr>
        <w:t>merupakan perangkat lunak untuk mengendalikan pembuatan, pemeliharaan, pengolahan dan penggunaan data yang berskala besar</w:t>
      </w:r>
      <w:r w:rsidR="00373D3F" w:rsidRPr="00045C93">
        <w:rPr>
          <w:rFonts w:ascii="Times New Roman" w:hAnsi="Times New Roman" w:cs="Times New Roman"/>
          <w:sz w:val="24"/>
          <w:szCs w:val="24"/>
        </w:rPr>
        <w:fldChar w:fldCharType="begin" w:fldLock="1"/>
      </w:r>
      <w:r w:rsidR="003B1012"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373D3F" w:rsidRPr="00045C93">
        <w:rPr>
          <w:rFonts w:ascii="Times New Roman" w:hAnsi="Times New Roman" w:cs="Times New Roman"/>
          <w:sz w:val="24"/>
          <w:szCs w:val="24"/>
        </w:rPr>
        <w:fldChar w:fldCharType="separate"/>
      </w:r>
      <w:r w:rsidR="00373D3F" w:rsidRPr="00045C93">
        <w:rPr>
          <w:rFonts w:ascii="Times New Roman" w:hAnsi="Times New Roman" w:cs="Times New Roman"/>
          <w:noProof/>
          <w:sz w:val="24"/>
          <w:szCs w:val="24"/>
        </w:rPr>
        <w:t>[6]</w:t>
      </w:r>
      <w:r w:rsidR="00373D3F" w:rsidRPr="00045C93">
        <w:rPr>
          <w:rFonts w:ascii="Times New Roman" w:hAnsi="Times New Roman" w:cs="Times New Roman"/>
          <w:sz w:val="24"/>
          <w:szCs w:val="24"/>
        </w:rPr>
        <w:fldChar w:fldCharType="end"/>
      </w:r>
    </w:p>
    <w:p w14:paraId="1DCE5AEA" w14:textId="3AA3DA9A" w:rsidR="003B1012" w:rsidRPr="00045C93" w:rsidRDefault="003B1012"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 database adalah Kumpulan data yang saling berelasi dan di kendalikan oleh DBMS.</w:t>
      </w:r>
    </w:p>
    <w:p w14:paraId="76BE9F83" w14:textId="77777777" w:rsidR="006D00A9" w:rsidRPr="00045C93" w:rsidRDefault="006D00A9" w:rsidP="00601568">
      <w:pPr>
        <w:pStyle w:val="ListParagraph"/>
        <w:numPr>
          <w:ilvl w:val="0"/>
          <w:numId w:val="4"/>
        </w:numPr>
        <w:ind w:left="284" w:hanging="284"/>
        <w:rPr>
          <w:rFonts w:ascii="Times New Roman" w:hAnsi="Times New Roman" w:cs="Times New Roman"/>
          <w:sz w:val="24"/>
          <w:szCs w:val="24"/>
        </w:rPr>
      </w:pPr>
      <w:r w:rsidRPr="00045C93">
        <w:rPr>
          <w:rFonts w:ascii="Times New Roman" w:hAnsi="Times New Roman" w:cs="Times New Roman"/>
          <w:sz w:val="24"/>
          <w:szCs w:val="24"/>
        </w:rPr>
        <w:t>Blackbox Testing</w:t>
      </w:r>
    </w:p>
    <w:p w14:paraId="436151F8" w14:textId="326F0B07" w:rsidR="00417EBD" w:rsidRPr="00045C93" w:rsidRDefault="006D00A9" w:rsidP="006D00A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black box) merupakan pendekatan pelengkap yang mungkin dilakukan untuk mengungkap kelas kesalahan yang berbeda dari yang diungkap oleh metode kotak putih. Pengujian kotak hitam berupaya untuk menemukan kesalahan dalam kategori berikut</w:t>
      </w:r>
      <w:r w:rsidR="00417EBD" w:rsidRPr="00045C93">
        <w:rPr>
          <w:rFonts w:ascii="Times New Roman" w:hAnsi="Times New Roman" w:cs="Times New Roman"/>
          <w:sz w:val="24"/>
          <w:szCs w:val="24"/>
        </w:rPr>
        <w:fldChar w:fldCharType="begin" w:fldLock="1"/>
      </w:r>
      <w:r w:rsidR="00417EBD"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417EBD" w:rsidRPr="00045C93">
        <w:rPr>
          <w:rFonts w:ascii="Times New Roman" w:hAnsi="Times New Roman" w:cs="Times New Roman"/>
          <w:sz w:val="24"/>
          <w:szCs w:val="24"/>
        </w:rPr>
        <w:fldChar w:fldCharType="separate"/>
      </w:r>
      <w:r w:rsidR="00417EBD" w:rsidRPr="00045C93">
        <w:rPr>
          <w:rFonts w:ascii="Times New Roman" w:hAnsi="Times New Roman" w:cs="Times New Roman"/>
          <w:noProof/>
          <w:sz w:val="24"/>
          <w:szCs w:val="24"/>
        </w:rPr>
        <w:t>[7]</w:t>
      </w:r>
      <w:r w:rsidR="00417EBD"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5ABFD80" w14:textId="0261EE31" w:rsidR="00417EBD" w:rsidRPr="00045C93" w:rsidRDefault="006D00A9" w:rsidP="00417EB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fungsi yang salah atau hilang, </w:t>
      </w:r>
    </w:p>
    <w:p w14:paraId="74BD0AEF" w14:textId="1F4FFE10" w:rsidR="00417EBD" w:rsidRPr="00045C93" w:rsidRDefault="006D00A9" w:rsidP="00417EB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antarmuka, </w:t>
      </w:r>
    </w:p>
    <w:p w14:paraId="68570AF5" w14:textId="20483256" w:rsidR="00417EBD" w:rsidRPr="00045C93" w:rsidRDefault="006D00A9" w:rsidP="00417EB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dalam struktur data atau akses basis data eksternal, </w:t>
      </w:r>
    </w:p>
    <w:p w14:paraId="0204380F" w14:textId="3E40DC5B" w:rsidR="00417EBD" w:rsidRPr="00045C93" w:rsidRDefault="006D00A9" w:rsidP="00417EB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kesalahan perilaku atau kinerja, dan </w:t>
      </w:r>
    </w:p>
    <w:p w14:paraId="3B062B79" w14:textId="0216001A" w:rsidR="006D00A9" w:rsidRPr="00045C93" w:rsidRDefault="006D00A9" w:rsidP="00417EBD">
      <w:pPr>
        <w:pStyle w:val="ListParagraph"/>
        <w:numPr>
          <w:ilvl w:val="0"/>
          <w:numId w:val="13"/>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kesalahan inisialisasi dan penghentian</w:t>
      </w:r>
    </w:p>
    <w:p w14:paraId="50E66F28" w14:textId="4468DD33" w:rsidR="001B1315" w:rsidRPr="00045C93" w:rsidRDefault="00417EBD" w:rsidP="00417EB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merupakan Teknik pengujian perangkat lunak yang berfokus pada spesifikasi fungsional dari perangkat lunak</w:t>
      </w:r>
      <w:r w:rsidRPr="00045C93">
        <w:rPr>
          <w:rFonts w:ascii="Times New Roman" w:hAnsi="Times New Roman" w:cs="Times New Roman"/>
          <w:sz w:val="24"/>
          <w:szCs w:val="24"/>
        </w:rPr>
        <w:t>.</w:t>
      </w:r>
      <w:r w:rsidR="001B1315" w:rsidRPr="00045C93">
        <w:rPr>
          <w:rFonts w:ascii="Times New Roman" w:hAnsi="Times New Roman" w:cs="Times New Roman"/>
          <w:sz w:val="24"/>
          <w:szCs w:val="24"/>
        </w:rPr>
        <w:t xml:space="preserve">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bekerja dengan mengabaikan struktur kontrol sehingga perhatiannya difokuskan pada informasi domain</w:t>
      </w:r>
      <w:r w:rsidRPr="00045C93">
        <w:rPr>
          <w:rFonts w:ascii="Times New Roman" w:hAnsi="Times New Roman" w:cs="Times New Roman"/>
          <w:sz w:val="24"/>
          <w:szCs w:val="24"/>
        </w:rPr>
        <w:t xml:space="preserve">. </w:t>
      </w:r>
      <w:r w:rsidR="001B1315" w:rsidRPr="00493A84">
        <w:rPr>
          <w:rFonts w:ascii="Times New Roman" w:hAnsi="Times New Roman" w:cs="Times New Roman"/>
          <w:i/>
          <w:iCs/>
          <w:sz w:val="24"/>
          <w:szCs w:val="24"/>
        </w:rPr>
        <w:t>Blackbox Testing</w:t>
      </w:r>
      <w:r w:rsidR="001B1315" w:rsidRPr="00045C93">
        <w:rPr>
          <w:rFonts w:ascii="Times New Roman" w:hAnsi="Times New Roman" w:cs="Times New Roman"/>
          <w:sz w:val="24"/>
          <w:szCs w:val="24"/>
        </w:rPr>
        <w:t xml:space="preserve"> memungkinkan pengembang </w:t>
      </w:r>
      <w:r w:rsidR="001B1315" w:rsidRPr="00493A84">
        <w:rPr>
          <w:rFonts w:ascii="Times New Roman" w:hAnsi="Times New Roman" w:cs="Times New Roman"/>
          <w:i/>
          <w:iCs/>
          <w:sz w:val="24"/>
          <w:szCs w:val="24"/>
        </w:rPr>
        <w:t>software</w:t>
      </w:r>
      <w:r w:rsidR="001B1315" w:rsidRPr="00045C93">
        <w:rPr>
          <w:rFonts w:ascii="Times New Roman" w:hAnsi="Times New Roman" w:cs="Times New Roman"/>
          <w:sz w:val="24"/>
          <w:szCs w:val="24"/>
        </w:rPr>
        <w:t xml:space="preserve"> untuk membuat himpunan kondisi input yang akan melatih seluruh syarat- syarat fungsional suatu program</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6]","plainText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7252DE4" w14:textId="6A697564" w:rsidR="003B1012" w:rsidRPr="00045C93" w:rsidRDefault="005761D6" w:rsidP="005761D6">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00792D29" w:rsidRPr="00045C93">
        <w:rPr>
          <w:rFonts w:ascii="Times New Roman" w:hAnsi="Times New Roman" w:cs="Times New Roman"/>
          <w:sz w:val="24"/>
          <w:szCs w:val="24"/>
        </w:rPr>
        <w:t>Teknik pengujian perangkat lunak yang berfokus pada spesifikasi fungsional dari perangkat luna</w:t>
      </w:r>
      <w:r w:rsidR="00792D29">
        <w:rPr>
          <w:rFonts w:ascii="Times New Roman" w:hAnsi="Times New Roman" w:cs="Times New Roman"/>
          <w:sz w:val="24"/>
          <w:szCs w:val="24"/>
        </w:rPr>
        <w:t>k di antara nya fungsi yang tidak sesuai dan kesalahan dalam antarmuka, struktur data, dan perilaku sistem.</w:t>
      </w:r>
    </w:p>
    <w:p w14:paraId="7F4D7289" w14:textId="640C888D" w:rsidR="00943EFD" w:rsidRPr="00045C93" w:rsidRDefault="00FE418B" w:rsidP="00521D27">
      <w:pPr>
        <w:pStyle w:val="Heading2"/>
        <w:numPr>
          <w:ilvl w:val="0"/>
          <w:numId w:val="1"/>
        </w:numPr>
        <w:spacing w:line="360" w:lineRule="auto"/>
        <w:ind w:left="284" w:hanging="284"/>
        <w:rPr>
          <w:rFonts w:ascii="Times New Roman" w:hAnsi="Times New Roman" w:cs="Times New Roman"/>
          <w:b/>
          <w:bCs/>
          <w:color w:val="auto"/>
          <w:sz w:val="24"/>
          <w:szCs w:val="24"/>
        </w:rPr>
      </w:pPr>
      <w:bookmarkStart w:id="0" w:name="_Hlk76285041"/>
      <w:r w:rsidRPr="00045C93">
        <w:rPr>
          <w:rFonts w:ascii="Times New Roman" w:hAnsi="Times New Roman" w:cs="Times New Roman"/>
          <w:b/>
          <w:bCs/>
          <w:color w:val="auto"/>
          <w:sz w:val="24"/>
          <w:szCs w:val="24"/>
        </w:rPr>
        <w:lastRenderedPageBreak/>
        <w:t>Tinjauan Objek Penelitian</w:t>
      </w:r>
    </w:p>
    <w:p w14:paraId="4FDF6F6D" w14:textId="246CD7FF" w:rsidR="007B495E" w:rsidRPr="00045C93" w:rsidRDefault="007B495E"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3CD711C2" w14:textId="0DE4D6B1" w:rsidR="00FE418B" w:rsidRPr="00045C93" w:rsidRDefault="00943EFD" w:rsidP="00521D27">
      <w:pPr>
        <w:pStyle w:val="ListParagraph"/>
        <w:numPr>
          <w:ilvl w:val="0"/>
          <w:numId w:val="5"/>
        </w:numPr>
        <w:spacing w:line="360" w:lineRule="auto"/>
        <w:ind w:left="284" w:hanging="284"/>
        <w:jc w:val="both"/>
        <w:rPr>
          <w:rFonts w:ascii="Times New Roman" w:hAnsi="Times New Roman" w:cs="Times New Roman"/>
          <w:sz w:val="24"/>
          <w:szCs w:val="24"/>
        </w:rPr>
      </w:pPr>
      <w:r w:rsidRPr="00045C93">
        <w:rPr>
          <w:rFonts w:ascii="Times New Roman" w:hAnsi="Times New Roman" w:cs="Times New Roman"/>
          <w:sz w:val="24"/>
          <w:szCs w:val="24"/>
        </w:rPr>
        <w:t>Sejarah Singkat Klinik Syifa Medikana</w:t>
      </w:r>
    </w:p>
    <w:p w14:paraId="1F0D0D5C" w14:textId="0440B0AE" w:rsidR="00237BBE" w:rsidRPr="00045C93" w:rsidRDefault="00237BBE"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w:t>
      </w:r>
      <w:r w:rsidR="00A74494" w:rsidRPr="00045C93">
        <w:rPr>
          <w:rFonts w:ascii="Times New Roman" w:hAnsi="Times New Roman" w:cs="Times New Roman"/>
          <w:sz w:val="24"/>
          <w:szCs w:val="24"/>
        </w:rPr>
        <w:t xml:space="preserve"> Seiring berjalannya waktu Klinik Pernah berpindah pindah lokasi yang lebih strategis.</w:t>
      </w:r>
    </w:p>
    <w:p w14:paraId="4F774875" w14:textId="129143ED" w:rsidR="00237BBE" w:rsidRPr="00045C93" w:rsidRDefault="00237BBE"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ejak 2005 selain Poli umum Klinik Syifa Medikana juga membuka praktek </w:t>
      </w:r>
      <w:r w:rsidR="00AD45BC" w:rsidRPr="00045C93">
        <w:rPr>
          <w:rFonts w:ascii="Times New Roman" w:hAnsi="Times New Roman" w:cs="Times New Roman"/>
          <w:sz w:val="24"/>
          <w:szCs w:val="24"/>
        </w:rPr>
        <w:t>Sunat</w:t>
      </w:r>
      <w:r w:rsidRPr="00045C93">
        <w:rPr>
          <w:rFonts w:ascii="Times New Roman" w:hAnsi="Times New Roman" w:cs="Times New Roman"/>
          <w:sz w:val="24"/>
          <w:szCs w:val="24"/>
        </w:rPr>
        <w:t xml:space="preserve">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3B7AA667" w14:textId="04CC2ABC" w:rsidR="00237BBE" w:rsidRPr="00045C93" w:rsidRDefault="00237BBE"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C3444E8" w14:textId="3C3FF85F" w:rsidR="00943EFD" w:rsidRPr="00045C93" w:rsidRDefault="007B495E" w:rsidP="00521D27">
      <w:pPr>
        <w:pStyle w:val="ListParagraph"/>
        <w:numPr>
          <w:ilvl w:val="0"/>
          <w:numId w:val="5"/>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Visi dan Misi</w:t>
      </w:r>
    </w:p>
    <w:p w14:paraId="7D281DDD" w14:textId="767E3E1E" w:rsidR="009E627D" w:rsidRPr="00045C93" w:rsidRDefault="009E627D"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6421F0B8" w14:textId="3C2233CE" w:rsidR="00AD45BC" w:rsidRPr="00045C93" w:rsidRDefault="00AD45BC"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46C92221" w14:textId="37E71DE6" w:rsidR="00AD45BC" w:rsidRPr="00045C93" w:rsidRDefault="00AD45BC"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3872D7D9" w14:textId="7EA70BDA" w:rsidR="00AD45BC" w:rsidRPr="00045C93" w:rsidRDefault="00AD45BC"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5909DA57" w14:textId="5377684A" w:rsidR="00AD45BC" w:rsidRPr="00045C93" w:rsidRDefault="00AD45BC" w:rsidP="00521D27">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lastRenderedPageBreak/>
        <w:t>Memenuhi keluhan pasien dengan selalu memberikan pengobatan yang terbaik.</w:t>
      </w:r>
    </w:p>
    <w:p w14:paraId="169B71A3" w14:textId="77777777" w:rsidR="00AD45BC" w:rsidRPr="00045C93" w:rsidRDefault="00AD45BC" w:rsidP="00521D27">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etode Khitan/ Sunat yang beragam dan terlengkap</w:t>
      </w:r>
    </w:p>
    <w:p w14:paraId="7B6C3F84" w14:textId="5C3E6947" w:rsidR="00AD45BC" w:rsidRPr="00045C93" w:rsidRDefault="00AD45BC" w:rsidP="00521D27">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roses sunat dilakukan dengan cara menyenangkan</w:t>
      </w:r>
    </w:p>
    <w:p w14:paraId="425F9E40" w14:textId="042B30C0" w:rsidR="00AD45BC" w:rsidRPr="00045C93" w:rsidRDefault="00AD45BC" w:rsidP="00521D27">
      <w:pPr>
        <w:pStyle w:val="ListParagraph"/>
        <w:numPr>
          <w:ilvl w:val="0"/>
          <w:numId w:val="8"/>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Bekerja secara professional untuk memberikan pelayanan yang prima untuk kepuasan pasien</w:t>
      </w:r>
    </w:p>
    <w:p w14:paraId="47D7C5FB" w14:textId="4678247F" w:rsidR="00AD45BC" w:rsidRPr="00045C93" w:rsidRDefault="00FE418B" w:rsidP="00521D27">
      <w:pPr>
        <w:pStyle w:val="ListParagraph"/>
        <w:numPr>
          <w:ilvl w:val="0"/>
          <w:numId w:val="5"/>
        </w:numPr>
        <w:spacing w:line="360" w:lineRule="auto"/>
        <w:ind w:left="284" w:hanging="284"/>
        <w:rPr>
          <w:rFonts w:ascii="Times New Roman" w:hAnsi="Times New Roman" w:cs="Times New Roman"/>
          <w:sz w:val="24"/>
          <w:szCs w:val="24"/>
        </w:rPr>
      </w:pPr>
      <w:r w:rsidRPr="00045C93">
        <w:rPr>
          <w:rFonts w:ascii="Times New Roman" w:hAnsi="Times New Roman" w:cs="Times New Roman"/>
          <w:sz w:val="24"/>
          <w:szCs w:val="24"/>
        </w:rPr>
        <w:t>Struktur Organisasi</w:t>
      </w:r>
    </w:p>
    <w:p w14:paraId="0A1CF60E" w14:textId="2469FEEE" w:rsidR="00AD45BC" w:rsidRPr="00045C93" w:rsidRDefault="00AD45BC" w:rsidP="00521D27">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5173C82" wp14:editId="13113B48">
                <wp:simplePos x="0" y="0"/>
                <wp:positionH relativeFrom="column">
                  <wp:posOffset>2141220</wp:posOffset>
                </wp:positionH>
                <wp:positionV relativeFrom="paragraph">
                  <wp:posOffset>836295</wp:posOffset>
                </wp:positionV>
                <wp:extent cx="1143000" cy="5048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416F3BB" w14:textId="61FCD8EE" w:rsidR="0071359E" w:rsidRDefault="0071359E"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173C82" id="Rectangle 1" o:spid="_x0000_s1026" style="position:absolute;left:0;text-align:left;margin-left:168.6pt;margin-top:65.85pt;width:90pt;height:39.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" fillcolor="white [3201]" strokecolor="black [3200]" strokeweight="1pt">
                <v:textbox>
                  <w:txbxContent>
                    <w:p w14:paraId="5416F3BB" w14:textId="61FCD8EE" w:rsidR="0071359E" w:rsidRDefault="0071359E"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14B10D8C" w14:textId="44F8C2A1" w:rsidR="00AD45BC" w:rsidRPr="00045C93" w:rsidRDefault="00AD45BC" w:rsidP="00521D27">
      <w:pPr>
        <w:spacing w:line="360" w:lineRule="auto"/>
        <w:jc w:val="both"/>
        <w:rPr>
          <w:rFonts w:ascii="Times New Roman" w:hAnsi="Times New Roman" w:cs="Times New Roman"/>
          <w:sz w:val="24"/>
          <w:szCs w:val="24"/>
        </w:rPr>
      </w:pPr>
    </w:p>
    <w:p w14:paraId="1F57B016" w14:textId="24574BD2" w:rsidR="00AD45BC" w:rsidRPr="00045C93" w:rsidRDefault="0071359E"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9C6DF9D" wp14:editId="7B8E8FB2">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B592E06"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1CEC6C44" w14:textId="24FC7718" w:rsidR="0071359E" w:rsidRPr="00045C93" w:rsidRDefault="0085314F"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092FB04" wp14:editId="769218FE">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43236" id="Straight Connector 21"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5885ACA" wp14:editId="4C668AA5">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85D8DD"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94FF106" wp14:editId="05EB0540">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19ACED" id="Straight Connector 2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007D32ED" w:rsidRPr="00045C93">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71FC3FE" wp14:editId="5DED06A3">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B043FF9" id="Straight Connector 2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EF65FC9" w14:textId="31989996" w:rsidR="0071359E" w:rsidRPr="00045C93" w:rsidRDefault="0085314F"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C757574" wp14:editId="4648EF8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FE79424" w14:textId="0BF928A7" w:rsidR="007D32ED" w:rsidRDefault="0085314F"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57574" id="Rectangle 24" o:spid="_x0000_s1027" style="position:absolute;left:0;text-align:left;margin-left:38.8pt;margin-top:7.85pt;width:90pt;height:39.75pt;z-index:25168998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6FE79424" w14:textId="0BF928A7" w:rsidR="007D32ED" w:rsidRDefault="0085314F"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306B302" wp14:editId="3EBE9592">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588AE01" w14:textId="3714BF53" w:rsidR="007D32ED" w:rsidRDefault="0085314F"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06B302" id="Rectangle 9" o:spid="_x0000_s1028" style="position:absolute;left:0;text-align:left;margin-left:26.1pt;margin-top:6.35pt;width:90pt;height:39.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7588AE01" w14:textId="3714BF53" w:rsidR="007D32ED" w:rsidRDefault="0085314F" w:rsidP="007D32ED">
                      <w:pPr>
                        <w:jc w:val="center"/>
                      </w:pPr>
                      <w:r>
                        <w:t>Petugas Pendaftaran</w:t>
                      </w:r>
                    </w:p>
                  </w:txbxContent>
                </v:textbox>
              </v:rect>
            </w:pict>
          </mc:Fallback>
        </mc:AlternateContent>
      </w:r>
      <w:r w:rsidR="007D32ED" w:rsidRPr="00045C93">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A683484" wp14:editId="667C3143">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E189B0" w14:textId="6A9B26A2" w:rsidR="007D32ED" w:rsidRDefault="0085314F"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683484" id="Rectangle 16" o:spid="_x0000_s1029" style="position:absolute;left:0;text-align:left;margin-left:168.6pt;margin-top:7.1pt;width:90pt;height:39.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31E189B0" w14:textId="6A9B26A2" w:rsidR="007D32ED" w:rsidRDefault="0085314F" w:rsidP="007D32ED">
                      <w:pPr>
                        <w:jc w:val="center"/>
                      </w:pPr>
                      <w:r>
                        <w:t>Dokter</w:t>
                      </w:r>
                    </w:p>
                  </w:txbxContent>
                </v:textbox>
              </v:rect>
            </w:pict>
          </mc:Fallback>
        </mc:AlternateContent>
      </w:r>
    </w:p>
    <w:p w14:paraId="0C1F9BC6" w14:textId="018B3B72" w:rsidR="0071359E" w:rsidRPr="00045C93" w:rsidRDefault="0071359E" w:rsidP="00521D27">
      <w:pPr>
        <w:spacing w:line="360" w:lineRule="auto"/>
        <w:ind w:left="349"/>
        <w:rPr>
          <w:rFonts w:ascii="Times New Roman" w:hAnsi="Times New Roman" w:cs="Times New Roman"/>
          <w:sz w:val="24"/>
          <w:szCs w:val="24"/>
        </w:rPr>
      </w:pPr>
    </w:p>
    <w:p w14:paraId="440B4FBF" w14:textId="483EE4E0" w:rsidR="0071359E" w:rsidRPr="00045C93" w:rsidRDefault="0071359E" w:rsidP="00521D27">
      <w:pPr>
        <w:spacing w:line="360" w:lineRule="auto"/>
        <w:ind w:left="349"/>
        <w:rPr>
          <w:rFonts w:ascii="Times New Roman" w:hAnsi="Times New Roman" w:cs="Times New Roman"/>
          <w:sz w:val="24"/>
          <w:szCs w:val="24"/>
        </w:rPr>
      </w:pPr>
    </w:p>
    <w:p w14:paraId="5E1C3942" w14:textId="7C390E3F" w:rsidR="0071359E" w:rsidRPr="00045C93" w:rsidRDefault="0071359E" w:rsidP="00521D27">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39A2DB56" w14:textId="77777777" w:rsidR="0071359E" w:rsidRPr="00045C93" w:rsidRDefault="0071359E" w:rsidP="00521D27">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emilik</w:t>
      </w:r>
    </w:p>
    <w:p w14:paraId="4558E8D0" w14:textId="65BA5D86" w:rsidR="0071359E" w:rsidRPr="00045C93" w:rsidRDefault="0071359E"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3E5BBB5F" w14:textId="77777777" w:rsidR="0071359E" w:rsidRPr="00045C93" w:rsidRDefault="0071359E" w:rsidP="00521D27">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okter</w:t>
      </w:r>
    </w:p>
    <w:p w14:paraId="1473F3E1" w14:textId="3E65815F" w:rsidR="0071359E" w:rsidRPr="00045C93" w:rsidRDefault="0071359E"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2754E575" w14:textId="77777777" w:rsidR="0071359E" w:rsidRPr="00045C93" w:rsidRDefault="0071359E" w:rsidP="00521D27">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Petugas pendaftaran</w:t>
      </w:r>
    </w:p>
    <w:p w14:paraId="2FDF3ED7" w14:textId="55436937" w:rsidR="0071359E" w:rsidRPr="00045C93" w:rsidRDefault="0071359E"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lastRenderedPageBreak/>
        <w:t>Petugas memiliki tugas melayani bagian penda</w:t>
      </w:r>
      <w:r w:rsidR="000E3A1B" w:rsidRPr="00045C93">
        <w:rPr>
          <w:rFonts w:ascii="Times New Roman" w:hAnsi="Times New Roman" w:cs="Times New Roman"/>
          <w:sz w:val="24"/>
          <w:szCs w:val="24"/>
        </w:rPr>
        <w:t>f</w:t>
      </w:r>
      <w:r w:rsidRPr="00045C93">
        <w:rPr>
          <w:rFonts w:ascii="Times New Roman" w:hAnsi="Times New Roman" w:cs="Times New Roman"/>
          <w:sz w:val="24"/>
          <w:szCs w:val="24"/>
        </w:rPr>
        <w:t>taran pasien dengan mempunyai tugas pencatatan biodata pasien pada kartu rekamedik, memberikan nomor antrian pada pasien dan pemanggilan nomor antrian pasien.</w:t>
      </w:r>
    </w:p>
    <w:p w14:paraId="16284F68" w14:textId="1BB450B6" w:rsidR="000E3A1B" w:rsidRPr="00045C93" w:rsidRDefault="000E3A1B" w:rsidP="00521D27">
      <w:pPr>
        <w:pStyle w:val="ListParagraph"/>
        <w:numPr>
          <w:ilvl w:val="0"/>
          <w:numId w:val="9"/>
        </w:num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Apoteker</w:t>
      </w:r>
    </w:p>
    <w:p w14:paraId="7C8CB354" w14:textId="205B2729" w:rsidR="0085314F" w:rsidRPr="00045C93" w:rsidRDefault="000E3A1B"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0"/>
    </w:p>
    <w:p w14:paraId="597BE8E1" w14:textId="77FF00AC" w:rsidR="00E271D8" w:rsidRPr="00045C93" w:rsidRDefault="00FE418B" w:rsidP="00521D27">
      <w:pPr>
        <w:pStyle w:val="Heading2"/>
        <w:numPr>
          <w:ilvl w:val="0"/>
          <w:numId w:val="1"/>
        </w:numPr>
        <w:spacing w:line="360" w:lineRule="auto"/>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Kerangka Pemikiran</w:t>
      </w:r>
    </w:p>
    <w:p w14:paraId="0CC9CB30" w14:textId="33E47854" w:rsidR="007873B7" w:rsidRPr="00045C93" w:rsidRDefault="00184DEE" w:rsidP="00521D27">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w:t>
      </w:r>
      <w:r w:rsidR="00C65082" w:rsidRPr="00045C93">
        <w:rPr>
          <w:rFonts w:ascii="Times New Roman" w:hAnsi="Times New Roman" w:cs="Times New Roman"/>
          <w:sz w:val="24"/>
          <w:szCs w:val="24"/>
        </w:rPr>
        <w:t xml:space="preserve"> untuk membuat Sistem Informasi Rekam Medis pada Klinik Syifa Medikana</w:t>
      </w:r>
      <w:r w:rsidR="00493A84">
        <w:rPr>
          <w:rFonts w:ascii="Times New Roman" w:hAnsi="Times New Roman" w:cs="Times New Roman"/>
          <w:sz w:val="24"/>
          <w:szCs w:val="24"/>
        </w:rPr>
        <w:t>:</w:t>
      </w:r>
    </w:p>
    <w:tbl>
      <w:tblPr>
        <w:tblStyle w:val="TableGrid"/>
        <w:tblW w:w="0" w:type="auto"/>
        <w:tblInd w:w="1129" w:type="dxa"/>
        <w:tblLook w:val="04A0" w:firstRow="1" w:lastRow="0" w:firstColumn="1" w:lastColumn="0" w:noHBand="0" w:noVBand="1"/>
      </w:tblPr>
      <w:tblGrid>
        <w:gridCol w:w="2693"/>
        <w:gridCol w:w="2694"/>
      </w:tblGrid>
      <w:tr w:rsidR="00C65082" w:rsidRPr="00045C93" w14:paraId="65E65578" w14:textId="77777777" w:rsidTr="00C65082">
        <w:tc>
          <w:tcPr>
            <w:tcW w:w="5387" w:type="dxa"/>
            <w:gridSpan w:val="2"/>
            <w:shd w:val="clear" w:color="auto" w:fill="002060"/>
          </w:tcPr>
          <w:p w14:paraId="2C5F7A5F" w14:textId="7777777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C65082" w:rsidRPr="00045C93" w14:paraId="029CB118" w14:textId="77777777" w:rsidTr="008E5242">
        <w:tc>
          <w:tcPr>
            <w:tcW w:w="5387" w:type="dxa"/>
            <w:gridSpan w:val="2"/>
          </w:tcPr>
          <w:p w14:paraId="5069B6F5" w14:textId="530D1A9A"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C65082" w:rsidRPr="00045C93" w14:paraId="2757B531" w14:textId="77777777" w:rsidTr="00C65082">
        <w:trPr>
          <w:trHeight w:val="619"/>
        </w:trPr>
        <w:tc>
          <w:tcPr>
            <w:tcW w:w="5387" w:type="dxa"/>
            <w:gridSpan w:val="2"/>
          </w:tcPr>
          <w:p w14:paraId="5042A243" w14:textId="72B6195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92032" behindDoc="0" locked="0" layoutInCell="1" allowOverlap="1" wp14:anchorId="4EF710DF" wp14:editId="2D8FDC2C">
                      <wp:simplePos x="0" y="0"/>
                      <wp:positionH relativeFrom="column">
                        <wp:posOffset>1515110</wp:posOffset>
                      </wp:positionH>
                      <wp:positionV relativeFrom="paragraph">
                        <wp:posOffset>40640</wp:posOffset>
                      </wp:positionV>
                      <wp:extent cx="276225" cy="3143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A38A80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3pt;margin-top:3.2pt;width:21.75pt;height:24.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V8nnqH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C65082" w:rsidRPr="00045C93" w14:paraId="1DE3AA69" w14:textId="77777777" w:rsidTr="00C65082">
        <w:tc>
          <w:tcPr>
            <w:tcW w:w="5387" w:type="dxa"/>
            <w:gridSpan w:val="2"/>
            <w:shd w:val="clear" w:color="auto" w:fill="002060"/>
          </w:tcPr>
          <w:p w14:paraId="6ACEE2E7" w14:textId="7777777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C65082" w:rsidRPr="00045C93" w14:paraId="125A4E3A" w14:textId="77777777" w:rsidTr="008E5242">
        <w:tc>
          <w:tcPr>
            <w:tcW w:w="5387" w:type="dxa"/>
            <w:gridSpan w:val="2"/>
          </w:tcPr>
          <w:p w14:paraId="420D469A" w14:textId="653EC626" w:rsidR="00C65082" w:rsidRPr="00045C93" w:rsidRDefault="00C65082"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w:t>
            </w:r>
            <w:r w:rsidR="00AE1BAD" w:rsidRPr="00045C93">
              <w:rPr>
                <w:rFonts w:ascii="Times New Roman" w:eastAsiaTheme="majorEastAsia" w:hAnsi="Times New Roman" w:cs="Times New Roman"/>
                <w:sz w:val="24"/>
                <w:szCs w:val="24"/>
              </w:rPr>
              <w:t xml:space="preserve">menggunakan metode </w:t>
            </w:r>
            <w:r w:rsidR="00AE1BAD" w:rsidRPr="00045C93">
              <w:rPr>
                <w:rFonts w:ascii="Times New Roman" w:eastAsiaTheme="majorEastAsia" w:hAnsi="Times New Roman" w:cs="Times New Roman"/>
                <w:i/>
                <w:iCs/>
                <w:sz w:val="24"/>
                <w:szCs w:val="24"/>
              </w:rPr>
              <w:t>Object Oriented Programing</w:t>
            </w:r>
            <w:r w:rsidR="00AE1BAD" w:rsidRPr="00045C93">
              <w:rPr>
                <w:rFonts w:ascii="Times New Roman" w:eastAsiaTheme="majorEastAsia" w:hAnsi="Times New Roman" w:cs="Times New Roman"/>
                <w:sz w:val="24"/>
                <w:szCs w:val="24"/>
              </w:rPr>
              <w:t xml:space="preserve"> (OOP)</w:t>
            </w:r>
          </w:p>
        </w:tc>
      </w:tr>
      <w:tr w:rsidR="00C65082" w:rsidRPr="00045C93" w14:paraId="64B8247A" w14:textId="77777777" w:rsidTr="008E5242">
        <w:tc>
          <w:tcPr>
            <w:tcW w:w="5387" w:type="dxa"/>
            <w:gridSpan w:val="2"/>
          </w:tcPr>
          <w:p w14:paraId="2D77B71A" w14:textId="2105FEB5"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09DCFED3" wp14:editId="42B7D227">
                  <wp:extent cx="311150" cy="3352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7CEED701" w14:textId="77777777" w:rsidTr="00AE1BAD">
        <w:tc>
          <w:tcPr>
            <w:tcW w:w="5387" w:type="dxa"/>
            <w:gridSpan w:val="2"/>
            <w:tcBorders>
              <w:bottom w:val="single" w:sz="4" w:space="0" w:color="auto"/>
            </w:tcBorders>
            <w:shd w:val="clear" w:color="auto" w:fill="002060"/>
          </w:tcPr>
          <w:p w14:paraId="075C59D4" w14:textId="7777777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AE1BAD" w:rsidRPr="00045C93" w14:paraId="36FA72FE" w14:textId="77777777" w:rsidTr="00AE1BAD">
        <w:tc>
          <w:tcPr>
            <w:tcW w:w="2693" w:type="dxa"/>
            <w:tcBorders>
              <w:right w:val="nil"/>
            </w:tcBorders>
          </w:tcPr>
          <w:p w14:paraId="637079FE" w14:textId="5EE908A7" w:rsidR="00AE1BAD" w:rsidRPr="00045C93" w:rsidRDefault="00AE1BAD"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4A1E12FC" w14:textId="77777777" w:rsidR="00AE1BAD" w:rsidRPr="00045C93" w:rsidRDefault="00AE1BAD"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498661A3" w14:textId="2CFDDC37" w:rsidR="00AE1BAD" w:rsidRPr="00045C93" w:rsidRDefault="00AE1BAD"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7373BE30" w14:textId="77777777" w:rsidR="00AE1BAD" w:rsidRDefault="00AE1BAD"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71BB3C05" w14:textId="0F08B50D" w:rsidR="00493A84" w:rsidRPr="00045C93" w:rsidRDefault="00493A84"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C65082" w:rsidRPr="00045C93" w14:paraId="2ACBE631" w14:textId="77777777" w:rsidTr="008E5242">
        <w:tc>
          <w:tcPr>
            <w:tcW w:w="5387" w:type="dxa"/>
            <w:gridSpan w:val="2"/>
          </w:tcPr>
          <w:p w14:paraId="411A58C2" w14:textId="7D08D008"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1782C26A" wp14:editId="79924FB5">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29C9F4BD" w14:textId="77777777" w:rsidTr="00C65082">
        <w:tc>
          <w:tcPr>
            <w:tcW w:w="5387" w:type="dxa"/>
            <w:gridSpan w:val="2"/>
            <w:shd w:val="clear" w:color="auto" w:fill="002060"/>
          </w:tcPr>
          <w:p w14:paraId="6B4AA5DD" w14:textId="7777777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73691" w:rsidRPr="00045C93" w14:paraId="0A0113CC" w14:textId="77777777" w:rsidTr="00573691">
        <w:tc>
          <w:tcPr>
            <w:tcW w:w="2693" w:type="dxa"/>
          </w:tcPr>
          <w:p w14:paraId="620E940A" w14:textId="166E9C76" w:rsidR="00573691" w:rsidRPr="00045C93" w:rsidRDefault="00573691" w:rsidP="00C65082">
            <w:pPr>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00E6DC4F" w14:textId="77777777" w:rsidR="00573691" w:rsidRPr="00045C93" w:rsidRDefault="00573691" w:rsidP="00C65082">
            <w:pPr>
              <w:jc w:val="center"/>
              <w:rPr>
                <w:rFonts w:ascii="Times New Roman" w:hAnsi="Times New Roman" w:cs="Times New Roman"/>
                <w:sz w:val="24"/>
                <w:szCs w:val="24"/>
              </w:rPr>
            </w:pPr>
          </w:p>
        </w:tc>
        <w:tc>
          <w:tcPr>
            <w:tcW w:w="2694" w:type="dxa"/>
            <w:vAlign w:val="center"/>
          </w:tcPr>
          <w:p w14:paraId="43BECE67" w14:textId="227B5F40" w:rsidR="00573691" w:rsidRPr="00045C93" w:rsidRDefault="00573691" w:rsidP="00573691">
            <w:pPr>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Melakukan Testing</w:t>
            </w:r>
            <w:r w:rsidR="00026C4E">
              <w:rPr>
                <w:rFonts w:ascii="Times New Roman" w:hAnsi="Times New Roman" w:cs="Times New Roman"/>
                <w:sz w:val="24"/>
                <w:szCs w:val="24"/>
              </w:rPr>
              <w:t xml:space="preserve"> dengan Black Box</w:t>
            </w:r>
            <w:r w:rsidRPr="00045C93">
              <w:rPr>
                <w:rFonts w:ascii="Times New Roman" w:hAnsi="Times New Roman" w:cs="Times New Roman"/>
                <w:sz w:val="24"/>
                <w:szCs w:val="24"/>
              </w:rPr>
              <w:t xml:space="preserve"> dan Evaluasi</w:t>
            </w:r>
          </w:p>
        </w:tc>
      </w:tr>
      <w:tr w:rsidR="00C65082" w:rsidRPr="00045C93" w14:paraId="38F2886C" w14:textId="77777777" w:rsidTr="008E5242">
        <w:tc>
          <w:tcPr>
            <w:tcW w:w="5387" w:type="dxa"/>
            <w:gridSpan w:val="2"/>
          </w:tcPr>
          <w:p w14:paraId="66612C6F" w14:textId="2804DACF"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2CC26B2E" wp14:editId="76F4CA61">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rsidRPr="00045C93" w14:paraId="01F1AA21" w14:textId="77777777" w:rsidTr="00C65082">
        <w:tc>
          <w:tcPr>
            <w:tcW w:w="5387" w:type="dxa"/>
            <w:gridSpan w:val="2"/>
            <w:shd w:val="clear" w:color="auto" w:fill="002060"/>
          </w:tcPr>
          <w:p w14:paraId="4B6878DE" w14:textId="77777777" w:rsidR="00C65082" w:rsidRPr="00045C93" w:rsidRDefault="00C65082"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C65082" w:rsidRPr="00045C93" w14:paraId="6D67926C" w14:textId="77777777" w:rsidTr="008E5242">
        <w:tc>
          <w:tcPr>
            <w:tcW w:w="5387" w:type="dxa"/>
            <w:gridSpan w:val="2"/>
          </w:tcPr>
          <w:p w14:paraId="30029053" w14:textId="35525187" w:rsidR="00C65082" w:rsidRPr="00045C93" w:rsidRDefault="008F6570"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apat digunakan untuk proses</w:t>
            </w:r>
            <w:r w:rsidR="00AE1BAD" w:rsidRPr="00045C93">
              <w:rPr>
                <w:rFonts w:ascii="Times New Roman" w:eastAsiaTheme="majorEastAsia" w:hAnsi="Times New Roman" w:cs="Times New Roman"/>
                <w:sz w:val="24"/>
                <w:szCs w:val="24"/>
              </w:rPr>
              <w:t xml:space="preserve"> </w:t>
            </w:r>
            <w:r w:rsidR="00AE1BAD" w:rsidRPr="00045C93">
              <w:rPr>
                <w:rFonts w:ascii="Times New Roman" w:hAnsi="Times New Roman" w:cs="Times New Roman"/>
                <w:sz w:val="24"/>
                <w:szCs w:val="24"/>
              </w:rPr>
              <w:t>pendaftaran pasien, data dokter, rekam medis pasien, data obat dan total biaya berobat</w:t>
            </w:r>
          </w:p>
        </w:tc>
      </w:tr>
    </w:tbl>
    <w:p w14:paraId="31EAA18C" w14:textId="6561C017" w:rsidR="00052E94" w:rsidRPr="00045C93" w:rsidRDefault="00052E94" w:rsidP="00052E94">
      <w:pPr>
        <w:spacing w:line="360" w:lineRule="auto"/>
        <w:rPr>
          <w:rFonts w:ascii="Times New Roman" w:hAnsi="Times New Roman" w:cs="Times New Roman"/>
        </w:rPr>
      </w:pPr>
    </w:p>
    <w:sectPr w:rsidR="00052E94" w:rsidRPr="00045C93" w:rsidSect="00AF6B29">
      <w:headerReference w:type="default" r:id="rId32"/>
      <w:footerReference w:type="default" r:id="rId33"/>
      <w:footerReference w:type="first" r:id="rId34"/>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516F2" w14:textId="77777777" w:rsidR="001947B5" w:rsidRDefault="001947B5" w:rsidP="00B569EF">
      <w:pPr>
        <w:spacing w:after="0" w:line="240" w:lineRule="auto"/>
      </w:pPr>
      <w:r>
        <w:separator/>
      </w:r>
    </w:p>
  </w:endnote>
  <w:endnote w:type="continuationSeparator" w:id="0">
    <w:p w14:paraId="6E331ED5" w14:textId="77777777" w:rsidR="001947B5" w:rsidRDefault="001947B5" w:rsidP="00B56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5BB2A" w14:textId="6F12BA5C" w:rsidR="00AF6B29" w:rsidRDefault="00AF6B29" w:rsidP="00AF6B29">
    <w:pPr>
      <w:pStyle w:val="Footer"/>
      <w:tabs>
        <w:tab w:val="center" w:pos="3969"/>
        <w:tab w:val="left" w:pos="4440"/>
      </w:tabs>
    </w:pPr>
    <w:r>
      <w:tab/>
    </w:r>
    <w:r>
      <w:rPr>
        <w:noProof/>
      </w:rPr>
      <w:tab/>
    </w:r>
  </w:p>
  <w:p w14:paraId="3EE191E8" w14:textId="77777777" w:rsidR="00AF6B29" w:rsidRDefault="00AF6B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057120"/>
      <w:docPartObj>
        <w:docPartGallery w:val="Page Numbers (Bottom of Page)"/>
        <w:docPartUnique/>
      </w:docPartObj>
    </w:sdtPr>
    <w:sdtEndPr>
      <w:rPr>
        <w:noProof/>
      </w:rPr>
    </w:sdtEndPr>
    <w:sdtContent>
      <w:p w14:paraId="14F73737" w14:textId="11D3038E" w:rsidR="00AF6B29" w:rsidRDefault="00AF6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402D62" w14:textId="77777777" w:rsidR="00AF6B29" w:rsidRDefault="00AF6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8F407" w14:textId="77777777" w:rsidR="001947B5" w:rsidRDefault="001947B5" w:rsidP="00B569EF">
      <w:pPr>
        <w:spacing w:after="0" w:line="240" w:lineRule="auto"/>
      </w:pPr>
      <w:r>
        <w:separator/>
      </w:r>
    </w:p>
  </w:footnote>
  <w:footnote w:type="continuationSeparator" w:id="0">
    <w:p w14:paraId="06D5A75C" w14:textId="77777777" w:rsidR="001947B5" w:rsidRDefault="001947B5" w:rsidP="00B569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164473"/>
      <w:docPartObj>
        <w:docPartGallery w:val="Page Numbers (Top of Page)"/>
        <w:docPartUnique/>
      </w:docPartObj>
    </w:sdtPr>
    <w:sdtEndPr>
      <w:rPr>
        <w:noProof/>
      </w:rPr>
    </w:sdtEndPr>
    <w:sdtContent>
      <w:p w14:paraId="3C8459C0" w14:textId="48EB05F9" w:rsidR="00AF6B29" w:rsidRDefault="00AF6B2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21999C" w14:textId="77777777" w:rsidR="00AF6B29" w:rsidRDefault="00AF6B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2AA0"/>
    <w:multiLevelType w:val="hybridMultilevel"/>
    <w:tmpl w:val="EE0AB44A"/>
    <w:lvl w:ilvl="0" w:tplc="895E55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22C10553"/>
    <w:multiLevelType w:val="hybridMultilevel"/>
    <w:tmpl w:val="C1DC8D1C"/>
    <w:lvl w:ilvl="0" w:tplc="847AD6CC">
      <w:start w:val="1"/>
      <w:numFmt w:val="decimal"/>
      <w:lvlText w:val="(%1)"/>
      <w:lvlJc w:val="left"/>
      <w:pPr>
        <w:ind w:left="1110" w:hanging="39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7C6181F"/>
    <w:multiLevelType w:val="hybridMultilevel"/>
    <w:tmpl w:val="DCB6EAF2"/>
    <w:lvl w:ilvl="0" w:tplc="847AD6CC">
      <w:start w:val="1"/>
      <w:numFmt w:val="decimal"/>
      <w:lvlText w:val="(%1)"/>
      <w:lvlJc w:val="left"/>
      <w:pPr>
        <w:ind w:left="750" w:hanging="39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B35E9C"/>
    <w:multiLevelType w:val="hybridMultilevel"/>
    <w:tmpl w:val="928EEC5C"/>
    <w:lvl w:ilvl="0" w:tplc="51968002">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0E5350"/>
    <w:multiLevelType w:val="hybridMultilevel"/>
    <w:tmpl w:val="25E415DA"/>
    <w:lvl w:ilvl="0" w:tplc="FBF6BE2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A09246B"/>
    <w:multiLevelType w:val="hybridMultilevel"/>
    <w:tmpl w:val="BC64CE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9"/>
  </w:num>
  <w:num w:numId="4">
    <w:abstractNumId w:val="11"/>
  </w:num>
  <w:num w:numId="5">
    <w:abstractNumId w:val="5"/>
  </w:num>
  <w:num w:numId="6">
    <w:abstractNumId w:val="4"/>
  </w:num>
  <w:num w:numId="7">
    <w:abstractNumId w:val="12"/>
  </w:num>
  <w:num w:numId="8">
    <w:abstractNumId w:val="7"/>
  </w:num>
  <w:num w:numId="9">
    <w:abstractNumId w:val="1"/>
  </w:num>
  <w:num w:numId="10">
    <w:abstractNumId w:val="3"/>
  </w:num>
  <w:num w:numId="11">
    <w:abstractNumId w:val="2"/>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C8"/>
    <w:rsid w:val="000037A7"/>
    <w:rsid w:val="00026C4E"/>
    <w:rsid w:val="000355EC"/>
    <w:rsid w:val="00045C93"/>
    <w:rsid w:val="00052E94"/>
    <w:rsid w:val="00054204"/>
    <w:rsid w:val="00064CCC"/>
    <w:rsid w:val="00074B00"/>
    <w:rsid w:val="0008209A"/>
    <w:rsid w:val="0008555D"/>
    <w:rsid w:val="000E3A1B"/>
    <w:rsid w:val="001206E5"/>
    <w:rsid w:val="00184DEE"/>
    <w:rsid w:val="001947B5"/>
    <w:rsid w:val="001B1315"/>
    <w:rsid w:val="001B26F7"/>
    <w:rsid w:val="001C297C"/>
    <w:rsid w:val="001D0B1E"/>
    <w:rsid w:val="00237BBE"/>
    <w:rsid w:val="00245CE7"/>
    <w:rsid w:val="002F45F8"/>
    <w:rsid w:val="0030168F"/>
    <w:rsid w:val="00320FB7"/>
    <w:rsid w:val="00351395"/>
    <w:rsid w:val="00373D3F"/>
    <w:rsid w:val="003B1012"/>
    <w:rsid w:val="003F73CC"/>
    <w:rsid w:val="004017F4"/>
    <w:rsid w:val="00414E64"/>
    <w:rsid w:val="00417EBD"/>
    <w:rsid w:val="0046656F"/>
    <w:rsid w:val="00493A84"/>
    <w:rsid w:val="00494D1E"/>
    <w:rsid w:val="00494EF7"/>
    <w:rsid w:val="004C2856"/>
    <w:rsid w:val="00521D27"/>
    <w:rsid w:val="005360E2"/>
    <w:rsid w:val="00573691"/>
    <w:rsid w:val="005761D6"/>
    <w:rsid w:val="005A439F"/>
    <w:rsid w:val="005D413E"/>
    <w:rsid w:val="00601568"/>
    <w:rsid w:val="00657310"/>
    <w:rsid w:val="006678DB"/>
    <w:rsid w:val="00684F23"/>
    <w:rsid w:val="006B746B"/>
    <w:rsid w:val="006D00A9"/>
    <w:rsid w:val="006F3A9D"/>
    <w:rsid w:val="0071359E"/>
    <w:rsid w:val="00721811"/>
    <w:rsid w:val="0073107A"/>
    <w:rsid w:val="007336AB"/>
    <w:rsid w:val="007536A2"/>
    <w:rsid w:val="00775A7F"/>
    <w:rsid w:val="007873B7"/>
    <w:rsid w:val="00792D29"/>
    <w:rsid w:val="007B495E"/>
    <w:rsid w:val="007D32ED"/>
    <w:rsid w:val="008378C8"/>
    <w:rsid w:val="0085314F"/>
    <w:rsid w:val="0087259E"/>
    <w:rsid w:val="00891CBE"/>
    <w:rsid w:val="00893FCB"/>
    <w:rsid w:val="00896A48"/>
    <w:rsid w:val="008C3226"/>
    <w:rsid w:val="008D569B"/>
    <w:rsid w:val="008F6570"/>
    <w:rsid w:val="009176EF"/>
    <w:rsid w:val="00943EFD"/>
    <w:rsid w:val="009572AA"/>
    <w:rsid w:val="00987DDC"/>
    <w:rsid w:val="009C257F"/>
    <w:rsid w:val="009E52C8"/>
    <w:rsid w:val="009E627D"/>
    <w:rsid w:val="00A34137"/>
    <w:rsid w:val="00A74494"/>
    <w:rsid w:val="00AD45BC"/>
    <w:rsid w:val="00AE1BAD"/>
    <w:rsid w:val="00AF6B29"/>
    <w:rsid w:val="00B16707"/>
    <w:rsid w:val="00B569EF"/>
    <w:rsid w:val="00BB2BFA"/>
    <w:rsid w:val="00BB62F6"/>
    <w:rsid w:val="00BD3588"/>
    <w:rsid w:val="00BE5F68"/>
    <w:rsid w:val="00C61530"/>
    <w:rsid w:val="00C65082"/>
    <w:rsid w:val="00CA1B0E"/>
    <w:rsid w:val="00CC79E4"/>
    <w:rsid w:val="00CE1579"/>
    <w:rsid w:val="00D767DF"/>
    <w:rsid w:val="00DA7133"/>
    <w:rsid w:val="00DC00DC"/>
    <w:rsid w:val="00DD213F"/>
    <w:rsid w:val="00DD5226"/>
    <w:rsid w:val="00E13261"/>
    <w:rsid w:val="00E271D8"/>
    <w:rsid w:val="00E66815"/>
    <w:rsid w:val="00E76C58"/>
    <w:rsid w:val="00F53DD0"/>
    <w:rsid w:val="00F76B45"/>
    <w:rsid w:val="00F90E02"/>
    <w:rsid w:val="00FE1C4A"/>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AC400"/>
  <w15:chartTrackingRefBased/>
  <w15:docId w15:val="{0F769A9D-1BD2-40A6-90FB-8E65C6DA3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8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8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8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8C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378C8"/>
    <w:pPr>
      <w:ind w:left="720"/>
      <w:contextualSpacing/>
    </w:pPr>
  </w:style>
  <w:style w:type="table" w:styleId="TableGrid">
    <w:name w:val="Table Grid"/>
    <w:basedOn w:val="TableNormal"/>
    <w:uiPriority w:val="39"/>
    <w:rsid w:val="00351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569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69EF"/>
  </w:style>
  <w:style w:type="paragraph" w:styleId="Footer">
    <w:name w:val="footer"/>
    <w:basedOn w:val="Normal"/>
    <w:link w:val="FooterChar"/>
    <w:uiPriority w:val="99"/>
    <w:unhideWhenUsed/>
    <w:rsid w:val="00B569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69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0259">
      <w:bodyDiv w:val="1"/>
      <w:marLeft w:val="0"/>
      <w:marRight w:val="0"/>
      <w:marTop w:val="0"/>
      <w:marBottom w:val="0"/>
      <w:divBdr>
        <w:top w:val="none" w:sz="0" w:space="0" w:color="auto"/>
        <w:left w:val="none" w:sz="0" w:space="0" w:color="auto"/>
        <w:bottom w:val="none" w:sz="0" w:space="0" w:color="auto"/>
        <w:right w:val="none" w:sz="0" w:space="0" w:color="auto"/>
      </w:divBdr>
      <w:divsChild>
        <w:div w:id="609632063">
          <w:marLeft w:val="0"/>
          <w:marRight w:val="0"/>
          <w:marTop w:val="0"/>
          <w:marBottom w:val="0"/>
          <w:divBdr>
            <w:top w:val="none" w:sz="0" w:space="0" w:color="auto"/>
            <w:left w:val="none" w:sz="0" w:space="0" w:color="auto"/>
            <w:bottom w:val="none" w:sz="0" w:space="0" w:color="auto"/>
            <w:right w:val="none" w:sz="0" w:space="0" w:color="auto"/>
          </w:divBdr>
        </w:div>
        <w:div w:id="18510405">
          <w:marLeft w:val="0"/>
          <w:marRight w:val="0"/>
          <w:marTop w:val="0"/>
          <w:marBottom w:val="0"/>
          <w:divBdr>
            <w:top w:val="none" w:sz="0" w:space="0" w:color="auto"/>
            <w:left w:val="none" w:sz="0" w:space="0" w:color="auto"/>
            <w:bottom w:val="none" w:sz="0" w:space="0" w:color="auto"/>
            <w:right w:val="none" w:sz="0" w:space="0" w:color="auto"/>
          </w:divBdr>
        </w:div>
        <w:div w:id="1497186380">
          <w:marLeft w:val="0"/>
          <w:marRight w:val="0"/>
          <w:marTop w:val="0"/>
          <w:marBottom w:val="0"/>
          <w:divBdr>
            <w:top w:val="none" w:sz="0" w:space="0" w:color="auto"/>
            <w:left w:val="none" w:sz="0" w:space="0" w:color="auto"/>
            <w:bottom w:val="none" w:sz="0" w:space="0" w:color="auto"/>
            <w:right w:val="none" w:sz="0" w:space="0" w:color="auto"/>
          </w:divBdr>
        </w:div>
        <w:div w:id="799029677">
          <w:marLeft w:val="0"/>
          <w:marRight w:val="0"/>
          <w:marTop w:val="0"/>
          <w:marBottom w:val="0"/>
          <w:divBdr>
            <w:top w:val="none" w:sz="0" w:space="0" w:color="auto"/>
            <w:left w:val="none" w:sz="0" w:space="0" w:color="auto"/>
            <w:bottom w:val="none" w:sz="0" w:space="0" w:color="auto"/>
            <w:right w:val="none" w:sz="0" w:space="0" w:color="auto"/>
          </w:divBdr>
        </w:div>
        <w:div w:id="736317081">
          <w:marLeft w:val="0"/>
          <w:marRight w:val="0"/>
          <w:marTop w:val="0"/>
          <w:marBottom w:val="0"/>
          <w:divBdr>
            <w:top w:val="none" w:sz="0" w:space="0" w:color="auto"/>
            <w:left w:val="none" w:sz="0" w:space="0" w:color="auto"/>
            <w:bottom w:val="none" w:sz="0" w:space="0" w:color="auto"/>
            <w:right w:val="none" w:sz="0" w:space="0" w:color="auto"/>
          </w:divBdr>
        </w:div>
        <w:div w:id="1409963271">
          <w:marLeft w:val="0"/>
          <w:marRight w:val="0"/>
          <w:marTop w:val="0"/>
          <w:marBottom w:val="0"/>
          <w:divBdr>
            <w:top w:val="none" w:sz="0" w:space="0" w:color="auto"/>
            <w:left w:val="none" w:sz="0" w:space="0" w:color="auto"/>
            <w:bottom w:val="none" w:sz="0" w:space="0" w:color="auto"/>
            <w:right w:val="none" w:sz="0" w:space="0" w:color="auto"/>
          </w:divBdr>
        </w:div>
        <w:div w:id="106972535">
          <w:marLeft w:val="0"/>
          <w:marRight w:val="0"/>
          <w:marTop w:val="0"/>
          <w:marBottom w:val="0"/>
          <w:divBdr>
            <w:top w:val="none" w:sz="0" w:space="0" w:color="auto"/>
            <w:left w:val="none" w:sz="0" w:space="0" w:color="auto"/>
            <w:bottom w:val="none" w:sz="0" w:space="0" w:color="auto"/>
            <w:right w:val="none" w:sz="0" w:space="0" w:color="auto"/>
          </w:divBdr>
        </w:div>
        <w:div w:id="313728838">
          <w:marLeft w:val="0"/>
          <w:marRight w:val="0"/>
          <w:marTop w:val="0"/>
          <w:marBottom w:val="0"/>
          <w:divBdr>
            <w:top w:val="none" w:sz="0" w:space="0" w:color="auto"/>
            <w:left w:val="none" w:sz="0" w:space="0" w:color="auto"/>
            <w:bottom w:val="none" w:sz="0" w:space="0" w:color="auto"/>
            <w:right w:val="none" w:sz="0" w:space="0" w:color="auto"/>
          </w:divBdr>
        </w:div>
        <w:div w:id="1542016144">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1793431">
          <w:marLeft w:val="0"/>
          <w:marRight w:val="0"/>
          <w:marTop w:val="0"/>
          <w:marBottom w:val="0"/>
          <w:divBdr>
            <w:top w:val="none" w:sz="0" w:space="0" w:color="auto"/>
            <w:left w:val="none" w:sz="0" w:space="0" w:color="auto"/>
            <w:bottom w:val="none" w:sz="0" w:space="0" w:color="auto"/>
            <w:right w:val="none" w:sz="0" w:space="0" w:color="auto"/>
          </w:divBdr>
        </w:div>
        <w:div w:id="762579023">
          <w:marLeft w:val="0"/>
          <w:marRight w:val="0"/>
          <w:marTop w:val="0"/>
          <w:marBottom w:val="0"/>
          <w:divBdr>
            <w:top w:val="none" w:sz="0" w:space="0" w:color="auto"/>
            <w:left w:val="none" w:sz="0" w:space="0" w:color="auto"/>
            <w:bottom w:val="none" w:sz="0" w:space="0" w:color="auto"/>
            <w:right w:val="none" w:sz="0" w:space="0" w:color="auto"/>
          </w:divBdr>
        </w:div>
        <w:div w:id="1300767050">
          <w:marLeft w:val="0"/>
          <w:marRight w:val="0"/>
          <w:marTop w:val="0"/>
          <w:marBottom w:val="0"/>
          <w:divBdr>
            <w:top w:val="none" w:sz="0" w:space="0" w:color="auto"/>
            <w:left w:val="none" w:sz="0" w:space="0" w:color="auto"/>
            <w:bottom w:val="none" w:sz="0" w:space="0" w:color="auto"/>
            <w:right w:val="none" w:sz="0" w:space="0" w:color="auto"/>
          </w:divBdr>
        </w:div>
        <w:div w:id="580916845">
          <w:marLeft w:val="0"/>
          <w:marRight w:val="0"/>
          <w:marTop w:val="0"/>
          <w:marBottom w:val="0"/>
          <w:divBdr>
            <w:top w:val="none" w:sz="0" w:space="0" w:color="auto"/>
            <w:left w:val="none" w:sz="0" w:space="0" w:color="auto"/>
            <w:bottom w:val="none" w:sz="0" w:space="0" w:color="auto"/>
            <w:right w:val="none" w:sz="0" w:space="0" w:color="auto"/>
          </w:divBdr>
        </w:div>
        <w:div w:id="1427264388">
          <w:marLeft w:val="0"/>
          <w:marRight w:val="0"/>
          <w:marTop w:val="0"/>
          <w:marBottom w:val="0"/>
          <w:divBdr>
            <w:top w:val="none" w:sz="0" w:space="0" w:color="auto"/>
            <w:left w:val="none" w:sz="0" w:space="0" w:color="auto"/>
            <w:bottom w:val="none" w:sz="0" w:space="0" w:color="auto"/>
            <w:right w:val="none" w:sz="0" w:space="0" w:color="auto"/>
          </w:divBdr>
        </w:div>
        <w:div w:id="421266128">
          <w:marLeft w:val="0"/>
          <w:marRight w:val="0"/>
          <w:marTop w:val="0"/>
          <w:marBottom w:val="0"/>
          <w:divBdr>
            <w:top w:val="none" w:sz="0" w:space="0" w:color="auto"/>
            <w:left w:val="none" w:sz="0" w:space="0" w:color="auto"/>
            <w:bottom w:val="none" w:sz="0" w:space="0" w:color="auto"/>
            <w:right w:val="none" w:sz="0" w:space="0" w:color="auto"/>
          </w:divBdr>
        </w:div>
        <w:div w:id="1577058796">
          <w:marLeft w:val="0"/>
          <w:marRight w:val="0"/>
          <w:marTop w:val="0"/>
          <w:marBottom w:val="0"/>
          <w:divBdr>
            <w:top w:val="none" w:sz="0" w:space="0" w:color="auto"/>
            <w:left w:val="none" w:sz="0" w:space="0" w:color="auto"/>
            <w:bottom w:val="none" w:sz="0" w:space="0" w:color="auto"/>
            <w:right w:val="none" w:sz="0" w:space="0" w:color="auto"/>
          </w:divBdr>
        </w:div>
        <w:div w:id="1351495524">
          <w:marLeft w:val="0"/>
          <w:marRight w:val="0"/>
          <w:marTop w:val="0"/>
          <w:marBottom w:val="0"/>
          <w:divBdr>
            <w:top w:val="none" w:sz="0" w:space="0" w:color="auto"/>
            <w:left w:val="none" w:sz="0" w:space="0" w:color="auto"/>
            <w:bottom w:val="none" w:sz="0" w:space="0" w:color="auto"/>
            <w:right w:val="none" w:sz="0" w:space="0" w:color="auto"/>
          </w:divBdr>
        </w:div>
        <w:div w:id="381053686">
          <w:marLeft w:val="0"/>
          <w:marRight w:val="0"/>
          <w:marTop w:val="0"/>
          <w:marBottom w:val="0"/>
          <w:divBdr>
            <w:top w:val="none" w:sz="0" w:space="0" w:color="auto"/>
            <w:left w:val="none" w:sz="0" w:space="0" w:color="auto"/>
            <w:bottom w:val="none" w:sz="0" w:space="0" w:color="auto"/>
            <w:right w:val="none" w:sz="0" w:space="0" w:color="auto"/>
          </w:divBdr>
        </w:div>
      </w:divsChild>
    </w:div>
    <w:div w:id="916790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1F8E0-3886-4855-9E4F-4BA25DF81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7</TotalTime>
  <Pages>16</Pages>
  <Words>8644</Words>
  <Characters>4927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33</cp:revision>
  <dcterms:created xsi:type="dcterms:W3CDTF">2021-06-20T16:30:00Z</dcterms:created>
  <dcterms:modified xsi:type="dcterms:W3CDTF">2021-07-0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8a8440-fd9c-3308-bc92-2d12edccda20</vt:lpwstr>
  </property>
</Properties>
</file>